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0EEF9BB9" w:rsidR="00DA120F" w:rsidRPr="00031559" w:rsidRDefault="00DA120F">
      <w:pPr>
        <w:rPr>
          <w:b/>
          <w:bCs/>
          <w:u w:val="single"/>
        </w:rPr>
      </w:pPr>
      <w:r w:rsidRPr="00031559">
        <w:rPr>
          <w:b/>
          <w:bCs/>
          <w:u w:val="single"/>
        </w:rPr>
        <w:t>Introduction</w:t>
      </w:r>
    </w:p>
    <w:p w14:paraId="7EB01ECC" w14:textId="2292B048" w:rsidR="00DA120F" w:rsidRDefault="00DA120F"/>
    <w:p w14:paraId="3D8CBADA" w14:textId="3CC5CE66" w:rsidR="00C901A9" w:rsidRDefault="009A0618">
      <w:commentRangeStart w:id="0"/>
      <w:r>
        <w:t>Practice</w:t>
      </w:r>
      <w:r w:rsidR="00305607">
        <w:t xml:space="preserve"> </w:t>
      </w:r>
      <w:commentRangeEnd w:id="0"/>
      <w:r w:rsidR="002C6E34">
        <w:rPr>
          <w:rStyle w:val="CommentReference"/>
        </w:rPr>
        <w:commentReference w:id="0"/>
      </w:r>
      <w:r>
        <w:t xml:space="preserve">is widely recognized as </w:t>
      </w:r>
      <w:r w:rsidR="00305607">
        <w:t>the most indispensable</w:t>
      </w:r>
      <w:r>
        <w:t xml:space="preserve"> component of motor skill acquisition (Schmidt and Lee). However, </w:t>
      </w:r>
      <w:r w:rsidR="005F6476">
        <w:t xml:space="preserve">even after a skill </w:t>
      </w:r>
      <w:r w:rsidR="00305607">
        <w:t xml:space="preserve">has been </w:t>
      </w:r>
      <w:r w:rsidR="005F6476">
        <w:t xml:space="preserve">acquired, </w:t>
      </w:r>
      <w:r w:rsidR="00305607">
        <w:t xml:space="preserve">practice, in the form of movement </w:t>
      </w:r>
      <w:r w:rsidR="000434DC">
        <w:t>repetition</w:t>
      </w:r>
      <w:r w:rsidR="005F6476">
        <w:t xml:space="preserve"> </w:t>
      </w:r>
      <w:r w:rsidR="00C74495">
        <w:t xml:space="preserve">continues to </w:t>
      </w:r>
      <w:r w:rsidR="005F6476">
        <w:t xml:space="preserve">play an important role. 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8A69FA">
        <w:t xml:space="preserve">This </w:t>
      </w:r>
      <w:r w:rsidR="0096539F">
        <w:t>may</w:t>
      </w:r>
      <w:r w:rsidR="008A69FA">
        <w:t xml:space="preserve"> explain why a professional basketball player continues to practice catching and shooting a jump shot even after taking thousands of practice shots throughout a career.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980663">
        <w:t xml:space="preserve">basketball players </w:t>
      </w:r>
      <w:r w:rsidR="00677EEB">
        <w:t xml:space="preserve">movements be during practice to engage a </w:t>
      </w:r>
      <w:r w:rsidR="00F246B2">
        <w:t>repetition-based learning</w:t>
      </w:r>
      <w:r w:rsidR="00C901A9">
        <w:t xml:space="preserve"> process?</w:t>
      </w:r>
    </w:p>
    <w:p w14:paraId="139CE9A6" w14:textId="05BC4CF1" w:rsidR="008E5543" w:rsidRDefault="008E5543"/>
    <w:p w14:paraId="1640AE0E" w14:textId="09A1A7D8" w:rsidR="00EC0631" w:rsidRDefault="00757D6B" w:rsidP="00EC0631">
      <w:r>
        <w:t>Most</w:t>
      </w:r>
      <w:r w:rsidR="00345474">
        <w:t xml:space="preserve"> </w:t>
      </w:r>
      <w:r>
        <w:t>motor learning studies probing the use-dependent process</w:t>
      </w:r>
      <w:r w:rsidR="002807A6">
        <w:t xml:space="preserve"> (UDP)</w:t>
      </w:r>
      <w:r>
        <w:t xml:space="preserve"> </w:t>
      </w:r>
      <w:r w:rsidR="00345474">
        <w:t xml:space="preserve">have </w:t>
      </w:r>
      <w:r w:rsidR="00EC0631">
        <w:t>examined the phenomenon during</w:t>
      </w:r>
      <w:r w:rsidR="00345474">
        <w:t xml:space="preserve"> upper-extremity movements</w:t>
      </w:r>
      <w:r w:rsidR="0096539F">
        <w:t xml:space="preserve"> (citations – probably should include classic Classen study)</w:t>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commentRangeStart w:id="1"/>
      <w:r w:rsidR="0086160D">
        <w:t>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accomplished in one movement</w:t>
      </w:r>
      <w:commentRangeEnd w:id="1"/>
      <w:r w:rsidR="002C6E34">
        <w:rPr>
          <w:rStyle w:val="CommentReference"/>
        </w:rPr>
        <w:commentReference w:id="1"/>
      </w:r>
      <w:r w:rsidR="0086160D">
        <w:t>.</w:t>
      </w:r>
      <w:r w:rsidR="009B3411">
        <w:t xml:space="preserve"> The cyclical, repetitive nature of walking creates an excellent opportunity to study the use-dependent learning process. </w:t>
      </w:r>
      <w:r w:rsidR="00565ACF">
        <w:t>A</w:t>
      </w:r>
      <w:r w:rsidR="009B3411">
        <w:t xml:space="preserve"> recent study used</w:t>
      </w:r>
      <w:r w:rsidR="00B7311C">
        <w:t xml:space="preserve"> </w:t>
      </w:r>
      <w:r w:rsidR="00031CA2">
        <w:t xml:space="preserve">visual </w:t>
      </w:r>
      <w:r w:rsidR="00EC0631">
        <w:t xml:space="preserve">targets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 xml:space="preserve">. This study </w:t>
      </w:r>
      <w:r w:rsidR="002867D9">
        <w:t>indicates that</w:t>
      </w:r>
      <w:r w:rsidR="000C1E7C">
        <w:t xml:space="preserve"> use-dependent bias</w:t>
      </w:r>
      <w:r w:rsidR="002807A6">
        <w:t>es</w:t>
      </w:r>
      <w:r w:rsidR="000C1E7C">
        <w:t xml:space="preserve"> </w:t>
      </w:r>
      <w:r w:rsidR="002867D9">
        <w:t>also play a role</w:t>
      </w:r>
      <w:r w:rsidR="000C1E7C">
        <w:t xml:space="preserve"> in walking</w:t>
      </w:r>
      <w:r w:rsidR="002867D9">
        <w:t>.</w:t>
      </w:r>
      <w:r w:rsidR="000C1E7C">
        <w:t xml:space="preserve"> </w:t>
      </w:r>
      <w:commentRangeStart w:id="2"/>
      <w:r w:rsidR="002867D9">
        <w:t>However,</w:t>
      </w:r>
      <w:r w:rsidR="000C1E7C">
        <w:t xml:space="preserve"> </w:t>
      </w:r>
      <w:r w:rsidR="002867D9">
        <w:t xml:space="preserve">as </w:t>
      </w:r>
      <w:r w:rsidR="000C1E7C">
        <w:t>walking is more variable than reaching</w:t>
      </w:r>
      <w:r w:rsidR="002867D9">
        <w:t xml:space="preserve"> (citation?)</w:t>
      </w:r>
      <w:r w:rsidR="000C1E7C">
        <w:t>,</w:t>
      </w:r>
      <w:commentRangeEnd w:id="2"/>
      <w:r w:rsidR="002C6E34">
        <w:rPr>
          <w:rStyle w:val="CommentReference"/>
        </w:rPr>
        <w:commentReference w:id="2"/>
      </w:r>
      <w:r w:rsidR="000C1E7C">
        <w:t xml:space="preserve"> it is unclear how consistent the practice must be to activate the use-dependent </w:t>
      </w:r>
      <w:r w:rsidR="002807A6">
        <w:t>process</w:t>
      </w:r>
      <w:r w:rsidR="000C1E7C">
        <w:t xml:space="preserve">. </w:t>
      </w:r>
    </w:p>
    <w:p w14:paraId="221ABD9A" w14:textId="77777777" w:rsidR="00565ACF" w:rsidRDefault="00565ACF"/>
    <w:p w14:paraId="0E713808" w14:textId="765D834E" w:rsidR="006522EE"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e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process 1),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ins w:id="3" w:author="Hyosub Kim" w:date="2020-05-14T09:27:00Z"/>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5269D54"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w:t>
      </w:r>
      <w:r>
        <w:lastRenderedPageBreak/>
        <w:t xml:space="preserve">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2B37E397" w:rsidR="00BB6E69" w:rsidRDefault="008C3460">
      <w:r w:rsidRPr="00173209">
        <w:rPr>
          <w:iCs/>
        </w:rPr>
        <w:t xml:space="preserve">1) </w:t>
      </w:r>
      <w:r w:rsidR="002867D9">
        <w:rPr>
          <w:iCs/>
        </w:rPr>
        <w:t>i</w:t>
      </w:r>
      <w:r w:rsidRPr="00173209">
        <w:rPr>
          <w:iCs/>
        </w:rPr>
        <w:t>f a participant does not complete the entire learning task for all 3 conditions due to</w:t>
      </w:r>
      <w:r>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305607">
        <w:rPr>
          <w:highlight w:val="yellow"/>
        </w:rPr>
        <w:t xml:space="preserve">3) if a </w:t>
      </w:r>
      <w:r w:rsidR="00074632" w:rsidRPr="00305607">
        <w:rPr>
          <w:highlight w:val="yellow"/>
        </w:rPr>
        <w:t>participant</w:t>
      </w:r>
      <w:r w:rsidR="00CD354D" w:rsidRPr="00305607">
        <w:rPr>
          <w:highlight w:val="yellow"/>
        </w:rPr>
        <w:t xml:space="preserve"> </w:t>
      </w:r>
      <w:r w:rsidRPr="00305607">
        <w:rPr>
          <w:highlight w:val="yellow"/>
        </w:rPr>
        <w:t xml:space="preserve">does not meet a threshold of performance on the task, which will be defined as falling outside of 3 </w:t>
      </w:r>
      <w:r w:rsidR="001D563C" w:rsidRPr="00305607">
        <w:rPr>
          <w:highlight w:val="yellow"/>
        </w:rPr>
        <w:t xml:space="preserve">standard deviations </w:t>
      </w:r>
      <w:r w:rsidRPr="00305607">
        <w:rPr>
          <w:highlight w:val="yellow"/>
        </w:rPr>
        <w:t xml:space="preserve">from the mean performance of all other participants in terms of either step asymmetry index or target </w:t>
      </w:r>
      <w:commentRangeStart w:id="4"/>
      <w:r w:rsidRPr="00305607">
        <w:rPr>
          <w:highlight w:val="yellow"/>
        </w:rPr>
        <w:t>accuracy</w:t>
      </w:r>
      <w:commentRangeEnd w:id="4"/>
      <w:r w:rsidR="002C6E34">
        <w:rPr>
          <w:rStyle w:val="CommentReference"/>
        </w:rPr>
        <w:commentReference w:id="4"/>
      </w:r>
      <w:r w:rsidRPr="00305607">
        <w:rPr>
          <w:highlight w:val="yellow"/>
        </w:rPr>
        <w:t>.</w:t>
      </w:r>
      <w:r w:rsidRPr="000B545E">
        <w:t xml:space="preserve">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6C1D0DE6"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anthropometrics</w:t>
      </w:r>
      <w:r w:rsidR="00325778">
        <w:t xml:space="preserve"> [Doe we also want to say something about how it will ensure similar amounts of steps across participants?]</w:t>
      </w:r>
      <w:r w:rsidR="001D563C">
        <w:t xml:space="preserve">.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1656A0E5" w14:textId="77777777" w:rsidR="00105698" w:rsidRDefault="00105698" w:rsidP="00105698"/>
    <w:p w14:paraId="57E49887" w14:textId="77777777" w:rsidR="00105698" w:rsidRDefault="00105698" w:rsidP="00105698"/>
    <w:p w14:paraId="5126534B" w14:textId="4DC9EFDC"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w:t>
      </w:r>
      <w:commentRangeStart w:id="5"/>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during day one only</w:t>
      </w:r>
      <w:commentRangeEnd w:id="5"/>
      <w:r w:rsidR="004A6BAB">
        <w:rPr>
          <w:rStyle w:val="CommentReference"/>
        </w:rPr>
        <w:commentReference w:id="5"/>
      </w:r>
      <w:r w:rsidR="00B651EE">
        <w:t xml:space="preserve">. During Orientation, the </w:t>
      </w:r>
      <w:r w:rsidR="00CD354D">
        <w:t>participant</w:t>
      </w:r>
      <w:r w:rsidR="00B651EE">
        <w:t xml:space="preserve"> will practice changing their step lengths while watching the feedback on the screen guided by the examiner.</w:t>
      </w:r>
      <w:r w:rsidR="002A1729">
        <w:t xml:space="preserve"> </w:t>
      </w:r>
      <w:r w:rsidR="00B651EE">
        <w:t xml:space="preserve">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205326D5"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D6311">
        <w:t xml:space="preserve"> </w:t>
      </w:r>
      <w:r w:rsidR="00325778">
        <w:t xml:space="preserve">[I thought this was time-based.]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05005A99" w:rsidR="00767FB7" w:rsidRDefault="00767FB7" w:rsidP="00105698"/>
    <w:p w14:paraId="587FBB4D" w14:textId="56F21861" w:rsidR="002807A6" w:rsidRPr="002807A6" w:rsidRDefault="002807A6" w:rsidP="002807A6">
      <w:pPr>
        <w:pStyle w:val="Caption"/>
        <w:keepNext/>
        <w:rPr>
          <w:b/>
          <w:bCs/>
          <w:i w:val="0"/>
          <w:iCs w:val="0"/>
          <w:sz w:val="24"/>
          <w:szCs w:val="24"/>
        </w:rPr>
      </w:pPr>
      <w:r>
        <w:rPr>
          <w:noProof/>
        </w:rPr>
        <w:drawing>
          <wp:anchor distT="0" distB="0" distL="114300" distR="114300" simplePos="0" relativeHeight="251672576" behindDoc="0" locked="0" layoutInCell="1" allowOverlap="1" wp14:anchorId="6FC28FA5" wp14:editId="664A2A0C">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Pr="002807A6">
        <w:rPr>
          <w:b/>
          <w:bCs/>
          <w:i w:val="0"/>
          <w:iCs w:val="0"/>
          <w:sz w:val="24"/>
          <w:szCs w:val="24"/>
        </w:rPr>
        <w:t>Figure 1</w:t>
      </w:r>
    </w:p>
    <w:p w14:paraId="53EE6600" w14:textId="0885453E" w:rsidR="00767FB7" w:rsidRDefault="00767FB7" w:rsidP="00105698"/>
    <w:p w14:paraId="101D31E9" w14:textId="1D5CBC33" w:rsidR="00105698" w:rsidRDefault="00105698" w:rsidP="00105698"/>
    <w:p w14:paraId="4B107E9A" w14:textId="77777777" w:rsidR="00105698" w:rsidRDefault="00105698" w:rsidP="00105698">
      <w:pPr>
        <w:rPr>
          <w:i/>
          <w:iCs/>
          <w:u w:val="single"/>
        </w:rPr>
      </w:pPr>
      <w:commentRangeStart w:id="6"/>
      <w:r w:rsidRPr="00305607">
        <w:rPr>
          <w:i/>
          <w:iCs/>
          <w:u w:val="single"/>
        </w:rPr>
        <w:t>Conditions</w:t>
      </w:r>
      <w:commentRangeEnd w:id="6"/>
      <w:r w:rsidR="004A6BAB">
        <w:rPr>
          <w:rStyle w:val="CommentReference"/>
        </w:rPr>
        <w:commentReference w:id="6"/>
      </w:r>
      <w:r w:rsidRPr="00305607">
        <w:rPr>
          <w:i/>
          <w:iCs/>
          <w:u w:val="single"/>
        </w:rPr>
        <w:t>:</w:t>
      </w:r>
    </w:p>
    <w:p w14:paraId="6B7316C9" w14:textId="628422F7"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on separate days. Each condition will be separated by 5-10 days. To prevent order effects, we will counterbalance the order of conditions</w:t>
      </w:r>
      <w:r w:rsidR="00D850BB">
        <w:t xml:space="preserve">. </w:t>
      </w:r>
      <w:r w:rsidR="00570AA5">
        <w:t xml:space="preserve"> </w:t>
      </w:r>
      <w:r w:rsidR="001645A1">
        <w:t xml:space="preserve">The primary manipulation will be the consistency of targets during the Learning phase. </w:t>
      </w:r>
      <w:r w:rsidR="00A15F7C">
        <w:t xml:space="preserve">Going from most to least consistent condition: 1) </w:t>
      </w:r>
      <w:r w:rsidR="00105698">
        <w:t xml:space="preserve">In the Stable condition, the target positions </w:t>
      </w:r>
      <w:r w:rsidR="00EC01CF">
        <w:t xml:space="preserve">will </w:t>
      </w:r>
      <w:r w:rsidR="00A15F7C">
        <w:t>be set to</w:t>
      </w:r>
      <w:r w:rsidR="00EC01CF">
        <w:t xml:space="preserve"> 22% SAI throughout the Learning phase</w:t>
      </w:r>
      <w:r w:rsidR="00A15F7C">
        <w:t>; 2)</w:t>
      </w:r>
      <w:r w:rsidR="00105698">
        <w:t xml:space="preserve"> In the Variable 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or both the Variable 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7154D165"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commentRangeStart w:id="7"/>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aseline will be subtracted from all strides for that respective session. The baseline corrected measure will be used for the remainder of our analysis.</w:t>
      </w:r>
      <w:commentRangeEnd w:id="7"/>
      <w:r w:rsidR="00325778">
        <w:rPr>
          <w:rStyle w:val="CommentReference"/>
        </w:rPr>
        <w:commentReference w:id="7"/>
      </w:r>
      <w:r w:rsidR="00E00AF1">
        <w:t xml:space="preserve"> </w:t>
      </w:r>
    </w:p>
    <w:p w14:paraId="0145B4FE" w14:textId="1EB34FAE" w:rsidR="00E00AF1" w:rsidRDefault="00E00AF1" w:rsidP="00C66CEF">
      <w:r>
        <w:t xml:space="preserve"> </w:t>
      </w:r>
    </w:p>
    <w:p w14:paraId="6A65DEFE" w14:textId="478004EE" w:rsidR="00E00AF1" w:rsidRDefault="001D7E75" w:rsidP="00C66CEF">
      <w:r>
        <w:t xml:space="preserve">To assess how well </w:t>
      </w:r>
      <w:r w:rsidR="00B651EE">
        <w:t>participants</w:t>
      </w:r>
      <w:r>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Mean differences</w:t>
      </w:r>
      <w:r w:rsidR="00764145">
        <w:t xml:space="preserve"> between the target step lengths and empirical step lengths</w:t>
      </w:r>
      <w:r w:rsidR="00E00AF1">
        <w:t xml:space="preserve"> for the learning phase will be used as a general measure of accuracy to test how well </w:t>
      </w:r>
      <w:r w:rsidR="00B651EE">
        <w:t>participants</w:t>
      </w:r>
      <w:r w:rsidR="00E00AF1">
        <w:t xml:space="preserve"> were able to perform the task. </w:t>
      </w:r>
      <w:commentRangeStart w:id="8"/>
      <w:r w:rsidR="00E00AF1" w:rsidRPr="00305607">
        <w:rPr>
          <w:highlight w:val="yellow"/>
        </w:rPr>
        <w:t xml:space="preserve">If a </w:t>
      </w:r>
      <w:r w:rsidR="00074632" w:rsidRPr="00305607">
        <w:rPr>
          <w:highlight w:val="yellow"/>
        </w:rPr>
        <w:t xml:space="preserve">participant’s </w:t>
      </w:r>
      <w:r w:rsidR="00E00AF1" w:rsidRPr="00305607">
        <w:rPr>
          <w:highlight w:val="yellow"/>
        </w:rPr>
        <w:t xml:space="preserve">accuracy falls outside 3 standard deviations of all behavior this </w:t>
      </w:r>
      <w:r w:rsidR="00074632" w:rsidRPr="00305607">
        <w:rPr>
          <w:highlight w:val="yellow"/>
        </w:rPr>
        <w:t xml:space="preserve">participant </w:t>
      </w:r>
      <w:r w:rsidR="00E00AF1" w:rsidRPr="00305607">
        <w:rPr>
          <w:highlight w:val="yellow"/>
        </w:rPr>
        <w:t>will be replaced</w:t>
      </w:r>
      <w:commentRangeEnd w:id="8"/>
      <w:r w:rsidR="004A6BAB">
        <w:rPr>
          <w:rStyle w:val="CommentReference"/>
        </w:rPr>
        <w:commentReference w:id="8"/>
      </w:r>
      <w:r w:rsidR="00E00AF1" w:rsidRPr="00305607">
        <w:rPr>
          <w:highlight w:val="yellow"/>
        </w:rPr>
        <w:t>.</w:t>
      </w:r>
      <w:r w:rsidR="00764145" w:rsidRPr="00305607">
        <w:rPr>
          <w:highlight w:val="yellow"/>
        </w:rPr>
        <w:t xml:space="preserve"> In </w:t>
      </w:r>
      <w:commentRangeStart w:id="9"/>
      <w:commentRangeStart w:id="10"/>
      <w:r w:rsidR="00764145" w:rsidRPr="00305607">
        <w:rPr>
          <w:highlight w:val="yellow"/>
        </w:rPr>
        <w:t xml:space="preserve">pilot testing we </w:t>
      </w:r>
      <w:r w:rsidR="004357CE" w:rsidRPr="00305607">
        <w:rPr>
          <w:highlight w:val="yellow"/>
        </w:rPr>
        <w:t>found</w:t>
      </w:r>
      <w:r w:rsidR="00764145" w:rsidRPr="00305607">
        <w:rPr>
          <w:highlight w:val="yellow"/>
        </w:rPr>
        <w:t xml:space="preserve"> that </w:t>
      </w:r>
      <w:r w:rsidR="000F2CB7" w:rsidRPr="00305607">
        <w:rPr>
          <w:highlight w:val="yellow"/>
        </w:rPr>
        <w:t>individuals</w:t>
      </w:r>
      <w:r w:rsidR="00764145" w:rsidRPr="00305607">
        <w:rPr>
          <w:highlight w:val="yellow"/>
        </w:rPr>
        <w:t xml:space="preserve"> are able to follow the feedback</w:t>
      </w:r>
      <w:ins w:id="11" w:author="Jonathan Wood" w:date="2020-05-14T11:33:00Z">
        <w:r w:rsidR="004A6BAB">
          <w:rPr>
            <w:highlight w:val="yellow"/>
          </w:rPr>
          <w:t>.</w:t>
        </w:r>
      </w:ins>
      <w:del w:id="12" w:author="Jonathan Wood" w:date="2020-05-14T11:33:00Z">
        <w:r w:rsidR="00764145" w:rsidRPr="00305607" w:rsidDel="004A6BAB">
          <w:rPr>
            <w:highlight w:val="yellow"/>
          </w:rPr>
          <w:delText xml:space="preserve"> reasonably wel</w:delText>
        </w:r>
        <w:r w:rsidR="004357CE" w:rsidRPr="00305607" w:rsidDel="004A6BAB">
          <w:rPr>
            <w:highlight w:val="yellow"/>
          </w:rPr>
          <w:delText xml:space="preserve">l </w:delText>
        </w:r>
      </w:del>
      <w:ins w:id="13" w:author="Jonathan Wood" w:date="2020-05-14T11:33:00Z">
        <w:r w:rsidR="004A6BAB">
          <w:rPr>
            <w:highlight w:val="yellow"/>
          </w:rPr>
          <w:t xml:space="preserve"> With an average error </w:t>
        </w:r>
      </w:ins>
      <w:del w:id="14" w:author="Jonathan Wood" w:date="2020-05-14T11:33:00Z">
        <w:r w:rsidR="004357CE" w:rsidRPr="00305607" w:rsidDel="004A6BAB">
          <w:rPr>
            <w:highlight w:val="yellow"/>
          </w:rPr>
          <w:delText xml:space="preserve">averaging </w:delText>
        </w:r>
        <w:r w:rsidR="000F2CB7" w:rsidRPr="00305607" w:rsidDel="004A6BAB">
          <w:rPr>
            <w:highlight w:val="yellow"/>
          </w:rPr>
          <w:delText>a distance</w:delText>
        </w:r>
      </w:del>
      <w:r w:rsidR="000F2CB7" w:rsidRPr="00305607">
        <w:rPr>
          <w:highlight w:val="yellow"/>
        </w:rPr>
        <w:t xml:space="preserve"> of</w:t>
      </w:r>
      <w:ins w:id="15" w:author="Jonathan Wood" w:date="2020-05-14T11:33:00Z">
        <w:r w:rsidR="004A6BAB">
          <w:rPr>
            <w:highlight w:val="yellow"/>
          </w:rPr>
          <w:t xml:space="preserve"> </w:t>
        </w:r>
      </w:ins>
      <w:del w:id="16" w:author="Jonathan Wood" w:date="2020-05-14T11:33:00Z">
        <w:r w:rsidR="004357CE" w:rsidRPr="00305607" w:rsidDel="004A6BAB">
          <w:rPr>
            <w:highlight w:val="yellow"/>
          </w:rPr>
          <w:delText xml:space="preserve"> </w:delText>
        </w:r>
      </w:del>
      <w:r w:rsidR="004357CE" w:rsidRPr="00305607">
        <w:rPr>
          <w:highlight w:val="yellow"/>
        </w:rPr>
        <w:t>2.</w:t>
      </w:r>
      <w:r w:rsidR="00565ACF" w:rsidRPr="00305607">
        <w:rPr>
          <w:highlight w:val="yellow"/>
        </w:rPr>
        <w:t>6</w:t>
      </w:r>
      <w:r w:rsidR="004357CE" w:rsidRPr="00305607">
        <w:rPr>
          <w:highlight w:val="yellow"/>
        </w:rPr>
        <w:t xml:space="preserve"> cm from the targets during the stable condition and 4.2 cm from the targets during the uniform condition (Figure X).</w:t>
      </w:r>
      <w:r w:rsidR="004357CE">
        <w:t xml:space="preserve"> </w:t>
      </w:r>
      <w:commentRangeEnd w:id="9"/>
      <w:r w:rsidR="004A6BAB">
        <w:rPr>
          <w:rStyle w:val="CommentReference"/>
        </w:rPr>
        <w:commentReference w:id="9"/>
      </w:r>
      <w:commentRangeEnd w:id="10"/>
      <w:r w:rsidR="004A6BAB">
        <w:rPr>
          <w:rStyle w:val="CommentReference"/>
        </w:rPr>
        <w:commentReference w:id="10"/>
      </w:r>
    </w:p>
    <w:p w14:paraId="6E21A3B4" w14:textId="47453589" w:rsidR="00E00AF1" w:rsidRDefault="002807A6" w:rsidP="00C66CEF">
      <w:r>
        <w:rPr>
          <w:noProof/>
        </w:rPr>
        <mc:AlternateContent>
          <mc:Choice Requires="wpg">
            <w:drawing>
              <wp:anchor distT="0" distB="0" distL="114300" distR="114300" simplePos="0" relativeHeight="251669504" behindDoc="0" locked="0" layoutInCell="1" allowOverlap="1" wp14:anchorId="4523968C" wp14:editId="2C2676E6">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258005"/>
                          <a:chOff x="0" y="0"/>
                          <a:chExt cx="1911350" cy="2258005"/>
                        </a:xfrm>
                      </wpg:grpSpPr>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s:wsp>
                        <wps:cNvPr id="13" name="Text Box 13"/>
                        <wps:cNvSpPr txBox="1"/>
                        <wps:spPr>
                          <a:xfrm>
                            <a:off x="0" y="0"/>
                            <a:ext cx="1911350" cy="150495"/>
                          </a:xfrm>
                          <a:prstGeom prst="rect">
                            <a:avLst/>
                          </a:prstGeom>
                          <a:solidFill>
                            <a:prstClr val="white"/>
                          </a:solidFill>
                          <a:ln>
                            <a:noFill/>
                          </a:ln>
                        </wps:spPr>
                        <wps:txbx>
                          <w:txbxContent>
                            <w:p w14:paraId="0E7AD209" w14:textId="085E3CCF" w:rsidR="003D37BC" w:rsidRPr="00AB327B" w:rsidRDefault="003D37BC" w:rsidP="00AB327B">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523968C" id="Group 17" o:spid="_x0000_s1026" style="position:absolute;margin-left:301.75pt;margin-top:7.35pt;width:150.5pt;height:177.8pt;z-index:251669504" coordsize="19113,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4" o:title=""/>
                </v:shape>
                <v:shapetype id="_x0000_t202" coordsize="21600,21600" o:spt="202" path="m,l,21600r21600,l21600,xe">
                  <v:stroke joinstyle="miter"/>
                  <v:path gradientshapeok="t" o:connecttype="rect"/>
                </v:shapetype>
                <v:shape id="Text Box 13" o:spid="_x0000_s1028" type="#_x0000_t202" style="position:absolute;width:19113;height: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E7AD209" w14:textId="085E3CCF" w:rsidR="003D37BC" w:rsidRPr="00AB327B" w:rsidRDefault="003D37BC" w:rsidP="00AB327B">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p>
    <w:p w14:paraId="3ED1A77A" w14:textId="5DE55044"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w:t>
      </w:r>
      <w:r w:rsidR="00C723C8">
        <w:t xml:space="preserve">overall </w:t>
      </w:r>
      <w:r w:rsidR="00E00AF1">
        <w:t xml:space="preserve">mean SAI behavior during the learning phase </w:t>
      </w:r>
      <w:r w:rsidR="00E00AF1" w:rsidRPr="00AB327B">
        <w:t>will not</w:t>
      </w:r>
      <w:r w:rsidR="00E00AF1">
        <w:t xml:space="preserve"> be different between the conditions.</w:t>
      </w:r>
      <w:r w:rsidR="00E00AF1" w:rsidRPr="00E00AF1">
        <w:t xml:space="preserve"> </w:t>
      </w:r>
      <w:r w:rsidR="00C723C8">
        <w:t>In contrast</w:t>
      </w:r>
      <w:r w:rsidR="00E00AF1">
        <w:t xml:space="preserve">, we expect that the standard deviation of SAI behavior during the learning phase </w:t>
      </w:r>
      <w:r w:rsidR="00E00AF1" w:rsidRPr="00AB327B">
        <w:t>will</w:t>
      </w:r>
      <w:r w:rsidR="00E00AF1">
        <w:t xml:space="preserve"> </w:t>
      </w:r>
      <w:r w:rsidR="00C723C8">
        <w:t>differ</w:t>
      </w:r>
      <w:r w:rsidR="00E00AF1">
        <w:t xml:space="preserve"> between conditions.</w:t>
      </w:r>
      <w:r w:rsidR="00E00AF1" w:rsidRPr="00E00AF1">
        <w:t xml:space="preserve"> </w:t>
      </w:r>
      <w:commentRangeStart w:id="17"/>
      <w:r w:rsidR="00396E85" w:rsidRPr="00305607">
        <w:rPr>
          <w:highlight w:val="yellow"/>
        </w:rPr>
        <w:t xml:space="preserve">We will test these differences with a repeated measures analysis of variance and post-hoc </w:t>
      </w:r>
      <w:r w:rsidR="00321DC5" w:rsidRPr="00305607">
        <w:rPr>
          <w:highlight w:val="yellow"/>
        </w:rPr>
        <w:t>pairwise comparisons</w:t>
      </w:r>
      <w:r w:rsidR="00396E85" w:rsidRPr="00305607">
        <w:rPr>
          <w:highlight w:val="yellow"/>
        </w:rPr>
        <w:t xml:space="preserve"> if </w:t>
      </w:r>
      <w:r w:rsidR="00764145" w:rsidRPr="00305607">
        <w:rPr>
          <w:highlight w:val="yellow"/>
        </w:rPr>
        <w:t>the analysis of variance test is significant</w:t>
      </w:r>
      <w:commentRangeEnd w:id="17"/>
      <w:r w:rsidR="004A6BAB">
        <w:rPr>
          <w:rStyle w:val="CommentReference"/>
        </w:rPr>
        <w:commentReference w:id="17"/>
      </w:r>
      <w:r w:rsidR="00396E85" w:rsidRPr="00305607">
        <w:rPr>
          <w:highlight w:val="yellow"/>
        </w:rPr>
        <w:t>.</w:t>
      </w:r>
      <w:r w:rsidR="00396E85">
        <w:t xml:space="preserve"> </w:t>
      </w:r>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during learning is similar between stable and uniform conditions </w:t>
      </w:r>
      <w:r w:rsidR="009776DA">
        <w:t xml:space="preserve">but the standard deviation is different. </w:t>
      </w:r>
    </w:p>
    <w:p w14:paraId="68A26D24" w14:textId="77777777" w:rsidR="00E00AF1" w:rsidRDefault="00E00AF1" w:rsidP="00C66CEF"/>
    <w:p w14:paraId="473DD9C1" w14:textId="7A27F48B" w:rsidR="005E012E" w:rsidRDefault="00C63C4F" w:rsidP="00C66CEF">
      <w:pPr>
        <w:rPr>
          <w:ins w:id="18" w:author="Hyosub Kim" w:date="2020-05-14T09:55:00Z"/>
        </w:rPr>
      </w:pPr>
      <w:r>
        <w:t xml:space="preserve">Our primary dependent variable of use-dependent bias will be calculated as the mean SAI during the first 10 strides of the Washout phase (Initial Washout). </w:t>
      </w:r>
      <w:r w:rsidR="00BF7145">
        <w:t xml:space="preserve">As the primary behavioral comparison, </w:t>
      </w:r>
      <w:commentRangeStart w:id="19"/>
      <w:r w:rsidR="00BF7145" w:rsidRPr="000C593F">
        <w:rPr>
          <w:highlight w:val="yellow"/>
        </w:rPr>
        <w:t>we will analyze the measure of use-dependent bias across conditions using a repeated measures analysis of variance</w:t>
      </w:r>
      <w:r w:rsidR="00321DC5" w:rsidRPr="000C593F">
        <w:rPr>
          <w:highlight w:val="yellow"/>
        </w:rPr>
        <w:t xml:space="preserve"> and post-hoc pairwise comparisons if </w:t>
      </w:r>
      <w:r w:rsidR="003A4641" w:rsidRPr="000C593F">
        <w:rPr>
          <w:highlight w:val="yellow"/>
        </w:rPr>
        <w:t>the analysis of variance is significant.</w:t>
      </w:r>
      <w:r w:rsidR="003A4641">
        <w:t xml:space="preserve">  </w:t>
      </w:r>
      <w:commentRangeEnd w:id="19"/>
      <w:r w:rsidR="004A6BAB">
        <w:rPr>
          <w:rStyle w:val="CommentReference"/>
        </w:rPr>
        <w:commentReference w:id="19"/>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w:t>
      </w:r>
      <w:r w:rsidR="00F2396E">
        <w:t>the analysis of variance is significant</w:t>
      </w:r>
      <w:r w:rsidR="00321DC5">
        <w:t xml:space="preserve">. </w:t>
      </w:r>
    </w:p>
    <w:p w14:paraId="7AB2B78F" w14:textId="3538ECAD" w:rsidR="00D24F3C" w:rsidRDefault="00D24F3C" w:rsidP="00C66CEF">
      <w:pPr>
        <w:rPr>
          <w:ins w:id="20" w:author="Jonathan Wood" w:date="2020-05-06T10:36:00Z"/>
        </w:rPr>
      </w:pPr>
    </w:p>
    <w:p w14:paraId="552ADC09" w14:textId="09A755EF" w:rsidR="00173209" w:rsidRDefault="00D24F3C" w:rsidP="00C66CEF">
      <w:commentRangeStart w:id="21"/>
      <w:commentRangeStart w:id="22"/>
      <w:commentRangeStart w:id="23"/>
      <w:ins w:id="24" w:author="Jonathan Wood" w:date="2020-05-06T10:36:00Z">
        <w:del w:id="25" w:author="Hyosub Kim" w:date="2020-05-14T10:11:00Z">
          <w:r w:rsidDel="00FB3858">
            <w:delText xml:space="preserve">To </w:delText>
          </w:r>
        </w:del>
      </w:ins>
      <w:ins w:id="26" w:author="Jonathan Wood" w:date="2020-05-07T21:04:00Z">
        <w:del w:id="27" w:author="Hyosub Kim" w:date="2020-05-14T10:11:00Z">
          <w:r w:rsidR="00DB266D" w:rsidDel="00FB3858">
            <w:delText>further</w:delText>
          </w:r>
        </w:del>
      </w:ins>
      <w:ins w:id="28" w:author="Hyosub Kim" w:date="2020-05-14T10:11:00Z">
        <w:r w:rsidR="00FB3858">
          <w:t>In addition to our parametric analyses, we will also</w:t>
        </w:r>
      </w:ins>
      <w:ins w:id="29" w:author="Jonathan Wood" w:date="2020-05-07T21:04:00Z">
        <w:r w:rsidR="00DB266D">
          <w:t xml:space="preserve"> </w:t>
        </w:r>
      </w:ins>
      <w:ins w:id="30" w:author="Hyosub Kim" w:date="2020-05-14T10:12:00Z">
        <w:r w:rsidR="00FB3858">
          <w:t xml:space="preserve">employ a cluster permutation analysis </w:t>
        </w:r>
        <w:r w:rsidR="00FB3858">
          <w:fldChar w:fldCharType="begin"/>
        </w:r>
        <w:r w:rsidR="00FB3858">
          <w:instrText xml:space="preserve"> ADDIN ZOTERO_ITEM CSL_CITATION {"citationID":"k6Hy4527","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FB3858">
          <w:fldChar w:fldCharType="separate"/>
        </w:r>
        <w:r w:rsidR="00FB3858" w:rsidRPr="00D105F1">
          <w:t>(Nichols and Holmes, 2002)</w:t>
        </w:r>
        <w:r w:rsidR="00FB3858">
          <w:fldChar w:fldCharType="end"/>
        </w:r>
        <w:r w:rsidR="00FB3858">
          <w:t xml:space="preserve"> to assess </w:t>
        </w:r>
      </w:ins>
      <w:ins w:id="31" w:author="Jonathan Wood" w:date="2020-05-06T10:36:00Z">
        <w:del w:id="32" w:author="Hyosub Kim" w:date="2020-05-14T10:12:00Z">
          <w:r w:rsidDel="00FB3858">
            <w:delText>analyze any</w:delText>
          </w:r>
        </w:del>
      </w:ins>
      <w:ins w:id="33" w:author="Hyosub Kim" w:date="2020-05-14T10:12:00Z">
        <w:r w:rsidR="00FB3858">
          <w:t>potential</w:t>
        </w:r>
      </w:ins>
      <w:ins w:id="34" w:author="Jonathan Wood" w:date="2020-05-06T10:36:00Z">
        <w:r>
          <w:t xml:space="preserve"> </w:t>
        </w:r>
      </w:ins>
      <w:ins w:id="35" w:author="Jonathan Wood" w:date="2020-05-07T20:19:00Z">
        <w:r w:rsidR="00C86629">
          <w:t xml:space="preserve">SAI </w:t>
        </w:r>
      </w:ins>
      <w:ins w:id="36" w:author="Jonathan Wood" w:date="2020-05-06T10:36:00Z">
        <w:r>
          <w:t xml:space="preserve">differences </w:t>
        </w:r>
      </w:ins>
      <w:ins w:id="37" w:author="Jonathan Wood" w:date="2020-05-07T20:19:00Z">
        <w:r w:rsidR="00C86629">
          <w:t>across</w:t>
        </w:r>
      </w:ins>
      <w:ins w:id="38" w:author="Jonathan Wood" w:date="2020-05-06T10:36:00Z">
        <w:r>
          <w:t xml:space="preserve"> the Washout phase</w:t>
        </w:r>
      </w:ins>
      <w:ins w:id="39" w:author="Jonathan Wood" w:date="2020-05-07T20:19:00Z">
        <w:r w:rsidR="00C86629">
          <w:t>s for each condition</w:t>
        </w:r>
        <w:del w:id="40" w:author="Hyosub Kim" w:date="2020-05-14T10:12:00Z">
          <w:r w:rsidR="00C86629" w:rsidDel="00FB3858">
            <w:delText xml:space="preserve">, </w:delText>
          </w:r>
        </w:del>
      </w:ins>
      <w:ins w:id="41" w:author="Jonathan Wood" w:date="2020-05-06T10:36:00Z">
        <w:del w:id="42" w:author="Hyosub Kim" w:date="2020-05-14T10:12:00Z">
          <w:r w:rsidDel="00FB3858">
            <w:delText xml:space="preserve">we will </w:delText>
          </w:r>
        </w:del>
      </w:ins>
      <w:ins w:id="43" w:author="Jonathan Wood" w:date="2020-05-07T20:19:00Z">
        <w:del w:id="44" w:author="Hyosub Kim" w:date="2020-05-14T10:12:00Z">
          <w:r w:rsidR="00C86629" w:rsidDel="00FB3858">
            <w:delText>use</w:delText>
          </w:r>
        </w:del>
      </w:ins>
      <w:ins w:id="45" w:author="Jonathan Wood" w:date="2020-05-06T10:36:00Z">
        <w:del w:id="46" w:author="Hyosub Kim" w:date="2020-05-14T10:12:00Z">
          <w:r w:rsidDel="00FB3858">
            <w:delText xml:space="preserve"> a cluster permutation analysis</w:delText>
          </w:r>
        </w:del>
      </w:ins>
      <w:del w:id="47" w:author="Hyosub Kim" w:date="2020-05-14T10:12:00Z">
        <w:r w:rsidR="00D105F1" w:rsidDel="00FB3858">
          <w:delText xml:space="preserve"> </w:delText>
        </w:r>
        <w:r w:rsidR="00D105F1" w:rsidDel="00FB3858">
          <w:fldChar w:fldCharType="begin"/>
        </w:r>
        <w:r w:rsidR="00D105F1" w:rsidDel="00FB3858">
          <w:delInstrText xml:space="preserve"> ADDIN ZOTERO_ITEM CSL_CITATION {"citationID":"k6Hy4527","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delInstrText>
        </w:r>
        <w:r w:rsidR="00D105F1" w:rsidDel="00FB3858">
          <w:fldChar w:fldCharType="separate"/>
        </w:r>
        <w:r w:rsidR="00D105F1" w:rsidRPr="00D105F1" w:rsidDel="00FB3858">
          <w:delText>(Nichols and Holmes, 2002)</w:delText>
        </w:r>
        <w:r w:rsidR="00D105F1" w:rsidDel="00FB3858">
          <w:fldChar w:fldCharType="end"/>
        </w:r>
      </w:del>
      <w:ins w:id="48" w:author="Jonathan Wood" w:date="2020-05-06T10:36:00Z">
        <w:r>
          <w:t xml:space="preserve">. </w:t>
        </w:r>
        <w:commentRangeEnd w:id="21"/>
        <w:r>
          <w:rPr>
            <w:rStyle w:val="CommentReference"/>
          </w:rPr>
          <w:commentReference w:id="21"/>
        </w:r>
      </w:ins>
      <w:commentRangeEnd w:id="22"/>
      <w:commentRangeEnd w:id="23"/>
      <w:ins w:id="49" w:author="Jonathan Wood" w:date="2020-05-07T20:18:00Z">
        <w:r w:rsidR="00173209">
          <w:t>In this analysis</w:t>
        </w:r>
      </w:ins>
      <w:ins w:id="50" w:author="Jonathan Wood" w:date="2020-05-07T20:32:00Z">
        <w:r w:rsidR="002D76AF">
          <w:t>,</w:t>
        </w:r>
      </w:ins>
      <w:ins w:id="51" w:author="Jonathan Wood" w:date="2020-05-07T20:18:00Z">
        <w:r w:rsidR="00C86629">
          <w:t xml:space="preserve"> we will </w:t>
        </w:r>
      </w:ins>
      <w:ins w:id="52" w:author="Jonathan Wood" w:date="2020-05-07T20:21:00Z">
        <w:r w:rsidR="00C86629">
          <w:t>compare differences between</w:t>
        </w:r>
      </w:ins>
      <w:ins w:id="53" w:author="Jonathan Wood" w:date="2020-05-07T20:35:00Z">
        <w:r w:rsidR="002D76AF">
          <w:t xml:space="preserve"> two</w:t>
        </w:r>
      </w:ins>
      <w:ins w:id="54" w:author="Jonathan Wood" w:date="2020-05-07T20:23:00Z">
        <w:r w:rsidR="00C86629">
          <w:t xml:space="preserve"> conditions </w:t>
        </w:r>
      </w:ins>
      <w:ins w:id="55" w:author="Jonathan Wood" w:date="2020-05-07T21:04:00Z">
        <w:r w:rsidR="00DB266D">
          <w:t xml:space="preserve">at a time </w:t>
        </w:r>
      </w:ins>
      <w:ins w:id="56" w:author="Jonathan Wood" w:date="2020-05-07T20:23:00Z">
        <w:r w:rsidR="00C86629">
          <w:t>with</w:t>
        </w:r>
      </w:ins>
      <w:ins w:id="57" w:author="Jonathan Wood" w:date="2020-05-07T21:04:00Z">
        <w:r w:rsidR="00DB266D">
          <w:t xml:space="preserve"> paired</w:t>
        </w:r>
      </w:ins>
      <w:ins w:id="58" w:author="Jonathan Wood" w:date="2020-05-07T20:18:00Z">
        <w:r w:rsidR="00C86629">
          <w:t xml:space="preserve"> </w:t>
        </w:r>
      </w:ins>
      <w:ins w:id="59" w:author="Jonathan Wood" w:date="2020-05-07T20:34:00Z">
        <w:r w:rsidR="002D76AF">
          <w:t>t-tests at each</w:t>
        </w:r>
      </w:ins>
      <w:ins w:id="60" w:author="Jonathan Wood" w:date="2020-05-07T20:18:00Z">
        <w:r w:rsidR="00173209">
          <w:t xml:space="preserve"> strid</w:t>
        </w:r>
      </w:ins>
      <w:ins w:id="61" w:author="Jonathan Wood" w:date="2020-05-07T20:34:00Z">
        <w:r w:rsidR="002D76AF">
          <w:t>e</w:t>
        </w:r>
      </w:ins>
      <w:ins w:id="62" w:author="Jonathan Wood" w:date="2020-05-07T20:18:00Z">
        <w:r w:rsidR="00173209">
          <w:t>, or bins of strides</w:t>
        </w:r>
      </w:ins>
      <w:ins w:id="63" w:author="Jonathan Wood" w:date="2020-05-07T20:34:00Z">
        <w:r w:rsidR="002D76AF">
          <w:t xml:space="preserve">. </w:t>
        </w:r>
      </w:ins>
      <w:ins w:id="64" w:author="Jonathan Wood" w:date="2020-05-07T20:37:00Z">
        <w:r w:rsidR="002D76AF">
          <w:t>The largest cluster of significant</w:t>
        </w:r>
      </w:ins>
      <w:ins w:id="65" w:author="Jonathan Wood" w:date="2020-05-07T21:11:00Z">
        <w:r w:rsidR="00DB266D">
          <w:t xml:space="preserve"> paired</w:t>
        </w:r>
      </w:ins>
      <w:ins w:id="66" w:author="Jonathan Wood" w:date="2020-05-07T20:37:00Z">
        <w:r w:rsidR="002D76AF">
          <w:t xml:space="preserve"> </w:t>
        </w:r>
      </w:ins>
      <w:ins w:id="67" w:author="Jonathan Wood" w:date="2020-05-07T20:41:00Z">
        <w:r w:rsidR="002D76AF">
          <w:t>t-</w:t>
        </w:r>
      </w:ins>
      <w:ins w:id="68" w:author="Jonathan Wood" w:date="2020-05-07T20:37:00Z">
        <w:r w:rsidR="002D76AF">
          <w:t>tests</w:t>
        </w:r>
      </w:ins>
      <w:ins w:id="69" w:author="Jonathan Wood" w:date="2020-05-07T20:44:00Z">
        <w:r w:rsidR="006D3860">
          <w:t xml:space="preserve"> (p</w:t>
        </w:r>
      </w:ins>
      <w:ins w:id="70" w:author="Jonathan Wood" w:date="2020-05-07T20:45:00Z">
        <w:r w:rsidR="006D3860">
          <w:t xml:space="preserve"> </w:t>
        </w:r>
      </w:ins>
      <w:ins w:id="71" w:author="Jonathan Wood" w:date="2020-05-07T20:44:00Z">
        <w:r w:rsidR="006D3860">
          <w:t>&lt;</w:t>
        </w:r>
      </w:ins>
      <w:ins w:id="72" w:author="Jonathan Wood" w:date="2020-05-07T20:45:00Z">
        <w:r w:rsidR="006D3860">
          <w:t xml:space="preserve"> 0.05)</w:t>
        </w:r>
      </w:ins>
      <w:ins w:id="73" w:author="Jonathan Wood" w:date="2020-05-07T20:37:00Z">
        <w:r w:rsidR="002D76AF">
          <w:t xml:space="preserve"> in a row </w:t>
        </w:r>
      </w:ins>
      <w:ins w:id="74" w:author="Jonathan Wood" w:date="2020-05-07T21:13:00Z">
        <w:r w:rsidR="00DB266D">
          <w:t>will be</w:t>
        </w:r>
      </w:ins>
      <w:ins w:id="75" w:author="Jonathan Wood" w:date="2020-05-07T20:37:00Z">
        <w:r w:rsidR="002D76AF">
          <w:t xml:space="preserve"> determined</w:t>
        </w:r>
      </w:ins>
      <w:ins w:id="76" w:author="Jonathan Wood" w:date="2020-05-07T20:45:00Z">
        <w:r w:rsidR="006D3860">
          <w:t xml:space="preserve"> and the t-statistics </w:t>
        </w:r>
      </w:ins>
      <w:ins w:id="77" w:author="Jonathan Wood" w:date="2020-05-07T20:47:00Z">
        <w:r w:rsidR="006D3860">
          <w:t xml:space="preserve">for this cluster </w:t>
        </w:r>
      </w:ins>
      <w:ins w:id="78" w:author="Jonathan Wood" w:date="2020-05-07T20:45:00Z">
        <w:r w:rsidR="006D3860">
          <w:t>are summed. T</w:t>
        </w:r>
      </w:ins>
      <w:ins w:id="79" w:author="Jonathan Wood" w:date="2020-05-07T20:47:00Z">
        <w:r w:rsidR="006D3860">
          <w:t xml:space="preserve">he summed t-statistics are then </w:t>
        </w:r>
      </w:ins>
      <w:ins w:id="80" w:author="Jonathan Wood" w:date="2020-05-07T20:37:00Z">
        <w:r w:rsidR="002D76AF">
          <w:t>compare</w:t>
        </w:r>
      </w:ins>
      <w:ins w:id="81" w:author="Jonathan Wood" w:date="2020-05-07T20:38:00Z">
        <w:r w:rsidR="002D76AF">
          <w:t>d to a null distribution</w:t>
        </w:r>
      </w:ins>
      <w:ins w:id="82" w:author="Jonathan Wood" w:date="2020-05-07T20:47:00Z">
        <w:r w:rsidR="006D3860">
          <w:t xml:space="preserve"> of</w:t>
        </w:r>
      </w:ins>
      <w:ins w:id="83" w:author="Jonathan Wood" w:date="2020-05-07T20:48:00Z">
        <w:r w:rsidR="006D3860">
          <w:t xml:space="preserve"> </w:t>
        </w:r>
      </w:ins>
      <w:ins w:id="84" w:author="Jonathan Wood" w:date="2020-05-07T21:14:00Z">
        <w:r w:rsidR="00D105F1">
          <w:t xml:space="preserve">summed </w:t>
        </w:r>
      </w:ins>
      <w:ins w:id="85" w:author="Jonathan Wood" w:date="2020-05-07T20:47:00Z">
        <w:r w:rsidR="006D3860">
          <w:t>t-</w:t>
        </w:r>
      </w:ins>
      <w:ins w:id="86" w:author="Jonathan Wood" w:date="2020-05-07T20:48:00Z">
        <w:r w:rsidR="006D3860">
          <w:t>statistics</w:t>
        </w:r>
      </w:ins>
      <w:ins w:id="87" w:author="Jonathan Wood" w:date="2020-05-07T20:38:00Z">
        <w:r w:rsidR="002D76AF">
          <w:t xml:space="preserve">. The null distribution is built </w:t>
        </w:r>
      </w:ins>
      <w:ins w:id="88" w:author="Jonathan Wood" w:date="2020-05-07T20:49:00Z">
        <w:r w:rsidR="006D3860">
          <w:t>from</w:t>
        </w:r>
      </w:ins>
      <w:ins w:id="89" w:author="Jonathan Wood" w:date="2020-05-07T20:38:00Z">
        <w:r w:rsidR="002D76AF">
          <w:t xml:space="preserve"> resampling each </w:t>
        </w:r>
      </w:ins>
      <w:ins w:id="90" w:author="Jonathan Wood" w:date="2020-05-07T20:49:00Z">
        <w:r w:rsidR="006D3860">
          <w:t xml:space="preserve">group </w:t>
        </w:r>
      </w:ins>
      <w:ins w:id="91" w:author="Jonathan Wood" w:date="2020-05-07T20:38:00Z">
        <w:r w:rsidR="002D76AF">
          <w:t>without replacement</w:t>
        </w:r>
      </w:ins>
      <w:ins w:id="92" w:author="Jonathan Wood" w:date="2020-05-07T20:48:00Z">
        <w:r w:rsidR="006D3860">
          <w:t xml:space="preserve"> 1000 times</w:t>
        </w:r>
      </w:ins>
      <w:ins w:id="93" w:author="Jonathan Wood" w:date="2020-05-07T20:49:00Z">
        <w:r w:rsidR="006D3860">
          <w:t xml:space="preserve"> and computing the largest cluster’s t-statistic</w:t>
        </w:r>
      </w:ins>
      <w:ins w:id="94" w:author="Jonathan Wood" w:date="2020-05-07T20:50:00Z">
        <w:r w:rsidR="006D3860">
          <w:t xml:space="preserve"> for each sample</w:t>
        </w:r>
      </w:ins>
      <w:ins w:id="95" w:author="Jonathan Wood" w:date="2020-05-07T20:48:00Z">
        <w:r w:rsidR="006D3860">
          <w:t>.</w:t>
        </w:r>
      </w:ins>
      <w:ins w:id="96" w:author="Jonathan Wood" w:date="2020-05-07T20:39:00Z">
        <w:r w:rsidR="002D76AF">
          <w:t xml:space="preserve"> </w:t>
        </w:r>
      </w:ins>
      <w:ins w:id="97" w:author="Jonathan Wood" w:date="2020-05-07T20:42:00Z">
        <w:r w:rsidR="006D3860">
          <w:t xml:space="preserve">This null distribution serves as the </w:t>
        </w:r>
      </w:ins>
      <w:ins w:id="98" w:author="Jonathan Wood" w:date="2020-05-07T20:43:00Z">
        <w:r w:rsidR="006D3860">
          <w:t xml:space="preserve">null hypothesis which states </w:t>
        </w:r>
      </w:ins>
      <w:ins w:id="99" w:author="Jonathan Wood" w:date="2020-05-07T20:42:00Z">
        <w:r w:rsidR="002D76AF">
          <w:t xml:space="preserve">that </w:t>
        </w:r>
      </w:ins>
      <w:ins w:id="100" w:author="Jonathan Wood" w:date="2020-05-07T20:43:00Z">
        <w:r w:rsidR="006D3860">
          <w:t xml:space="preserve">each group is sampled from the same distribution. The cluster size </w:t>
        </w:r>
      </w:ins>
      <w:ins w:id="101" w:author="Jonathan Wood" w:date="2020-05-07T20:51:00Z">
        <w:r w:rsidR="006D3860">
          <w:t xml:space="preserve">from the empirical data </w:t>
        </w:r>
      </w:ins>
      <w:ins w:id="102" w:author="Jonathan Wood" w:date="2020-05-07T20:43:00Z">
        <w:r w:rsidR="006D3860">
          <w:t xml:space="preserve">is then compared to </w:t>
        </w:r>
      </w:ins>
      <w:ins w:id="103" w:author="Jonathan Wood" w:date="2020-05-07T20:51:00Z">
        <w:r w:rsidR="006D3860">
          <w:t>the</w:t>
        </w:r>
      </w:ins>
      <w:ins w:id="104" w:author="Jonathan Wood" w:date="2020-05-07T20:43:00Z">
        <w:r w:rsidR="006D3860">
          <w:t xml:space="preserve"> null distribution</w:t>
        </w:r>
      </w:ins>
      <w:ins w:id="105" w:author="Jonathan Wood" w:date="2020-05-07T20:51:00Z">
        <w:r w:rsidR="006D3860">
          <w:t xml:space="preserve"> of 1000 samples. This comparison provides a probability </w:t>
        </w:r>
      </w:ins>
      <w:ins w:id="106" w:author="Jonathan Wood" w:date="2020-05-07T20:52:00Z">
        <w:r w:rsidR="006D3860">
          <w:t xml:space="preserve">that the empirical </w:t>
        </w:r>
        <w:r w:rsidR="003E619F">
          <w:t>cluster is different from the null distribution. This a</w:t>
        </w:r>
      </w:ins>
      <w:ins w:id="107" w:author="Jonathan Wood" w:date="2020-05-07T20:53:00Z">
        <w:r w:rsidR="003E619F">
          <w:t xml:space="preserve">nalysis will be performed three times to compare each condition. </w:t>
        </w:r>
      </w:ins>
      <w:ins w:id="108" w:author="Jonathan Wood" w:date="2020-05-07T20:43:00Z">
        <w:r w:rsidR="006D3860">
          <w:t xml:space="preserve"> </w:t>
        </w:r>
      </w:ins>
    </w:p>
    <w:p w14:paraId="34B73BB8" w14:textId="70CDADDD" w:rsidR="00ED5542" w:rsidRDefault="004525AD" w:rsidP="00C66CEF">
      <w:r>
        <w:rPr>
          <w:rStyle w:val="CommentReference"/>
        </w:rPr>
        <w:commentReference w:id="22"/>
      </w:r>
      <w:r w:rsidR="004A6BAB">
        <w:rPr>
          <w:rStyle w:val="CommentReference"/>
        </w:rPr>
        <w:commentReference w:id="23"/>
      </w:r>
    </w:p>
    <w:p w14:paraId="285EB958" w14:textId="464ABE5D" w:rsidR="00ED5542" w:rsidRDefault="00ED5542" w:rsidP="00C66CEF">
      <w:commentRangeStart w:id="109"/>
      <w:r w:rsidRPr="00FB3858">
        <w:rPr>
          <w:highlight w:val="yellow"/>
          <w:rPrChange w:id="110" w:author="Hyosub Kim" w:date="2020-05-14T10:12:00Z">
            <w:rPr/>
          </w:rPrChange>
        </w:rPr>
        <w:t>We will report exact p</w:t>
      </w:r>
      <w:del w:id="111" w:author="Jonathan Wood" w:date="2020-05-06T10:19:00Z">
        <w:r w:rsidRPr="00FB3858" w:rsidDel="00F2396E">
          <w:rPr>
            <w:highlight w:val="yellow"/>
            <w:rPrChange w:id="112" w:author="Hyosub Kim" w:date="2020-05-14T10:12:00Z">
              <w:rPr/>
            </w:rPrChange>
          </w:rPr>
          <w:delText xml:space="preserve"> </w:delText>
        </w:r>
      </w:del>
      <w:ins w:id="113" w:author="Jonathan Wood" w:date="2020-05-06T10:19:00Z">
        <w:r w:rsidR="00F2396E" w:rsidRPr="00FB3858">
          <w:rPr>
            <w:highlight w:val="yellow"/>
            <w:rPrChange w:id="114" w:author="Hyosub Kim" w:date="2020-05-14T10:12:00Z">
              <w:rPr/>
            </w:rPrChange>
          </w:rPr>
          <w:t>-</w:t>
        </w:r>
      </w:ins>
      <w:r w:rsidRPr="00FB3858">
        <w:rPr>
          <w:highlight w:val="yellow"/>
          <w:rPrChange w:id="115" w:author="Hyosub Kim" w:date="2020-05-14T10:12:00Z">
            <w:rPr/>
          </w:rPrChange>
        </w:rPr>
        <w:t>values</w:t>
      </w:r>
      <w:r w:rsidR="00E66816" w:rsidRPr="00FB3858">
        <w:rPr>
          <w:highlight w:val="yellow"/>
          <w:rPrChange w:id="116" w:author="Hyosub Kim" w:date="2020-05-14T10:12:00Z">
            <w:rPr/>
          </w:rPrChange>
        </w:rPr>
        <w:t xml:space="preserve"> for all statistical tests.</w:t>
      </w:r>
      <w:r w:rsidR="00E66816">
        <w:t xml:space="preserve"> We will report 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del w:id="117" w:author="Jonathan Wood" w:date="2020-05-06T09:45:00Z">
        <w:r w:rsidR="00DE393B" w:rsidDel="00074632">
          <w:delText>subject</w:delText>
        </w:r>
        <w:r w:rsidR="00E66816" w:rsidDel="00074632">
          <w:delText xml:space="preserve"> </w:delText>
        </w:r>
      </w:del>
      <w:ins w:id="118" w:author="Jonathan Wood" w:date="2020-05-06T09:45:00Z">
        <w:r w:rsidR="00074632">
          <w:t xml:space="preserve">participant </w:t>
        </w:r>
      </w:ins>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w:t>
      </w:r>
      <w:commentRangeEnd w:id="109"/>
      <w:r w:rsidR="004A6BAB">
        <w:rPr>
          <w:rStyle w:val="CommentReference"/>
        </w:rPr>
        <w:commentReference w:id="109"/>
      </w:r>
      <w:r w:rsidR="00904537">
        <w:t>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428437A3"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684D8504" w:rsidR="00414CFC" w:rsidRDefault="00306627" w:rsidP="00414CFC">
      <w:r>
        <w:t xml:space="preserve">We first consider a </w:t>
      </w:r>
      <w:r w:rsidR="005C0A9A">
        <w:t xml:space="preserve">Bayesian model </w:t>
      </w:r>
      <w:r w:rsidR="004B6DF6">
        <w:t>which</w:t>
      </w:r>
      <w:r w:rsidR="00414CFC">
        <w:t xml:space="preserve"> </w:t>
      </w:r>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592AED3F" w:rsidR="00591F30" w:rsidRDefault="004B6DF6" w:rsidP="00591F30">
      <w:r>
        <w:t>In the context of the current study, t</w:t>
      </w:r>
      <w:r w:rsidR="00591F30">
        <w:t xml:space="preserve">his model combines the prior expectation of the step asymmetry target with the current </w:t>
      </w:r>
      <w:r w:rsidR="00880873">
        <w:t xml:space="preserve">sensory estimate of </w:t>
      </w:r>
      <w:r w:rsidR="00591F30">
        <w:t xml:space="preserve">target position to </w:t>
      </w:r>
      <w:del w:id="119" w:author="Hyosub Kim" w:date="2020-05-14T10:14:00Z">
        <w:r w:rsidR="00591F30" w:rsidDel="00FB3858">
          <w:delText xml:space="preserve">equal </w:delText>
        </w:r>
      </w:del>
      <w:ins w:id="120" w:author="Hyosub Kim" w:date="2020-05-14T10:14:00Z">
        <w:r w:rsidR="00FB3858">
          <w:t>co</w:t>
        </w:r>
      </w:ins>
      <w:ins w:id="121" w:author="Hyosub Kim" w:date="2020-05-14T10:15:00Z">
        <w:r w:rsidR="00FB3858">
          <w:t>mpute</w:t>
        </w:r>
      </w:ins>
      <w:ins w:id="122" w:author="Hyosub Kim" w:date="2020-05-14T10:14:00Z">
        <w:r w:rsidR="00FB3858">
          <w:t xml:space="preserve"> </w:t>
        </w:r>
      </w:ins>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ins w:id="123" w:author="Hyosub Kim" w:date="2020-05-14T10:15:00Z">
        <w:r w:rsidR="00FB3858">
          <w:rPr>
            <w:rFonts w:eastAsiaTheme="minorEastAsia"/>
          </w:rPr>
          <w:t xml:space="preserve"> of target location</w:t>
        </w:r>
      </w:ins>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40EBA872" w:rsidR="00591F30" w:rsidRPr="0004441C" w:rsidRDefault="007072CE" w:rsidP="00591F30">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ins w:id="124" w:author="Jonathan Wood" w:date="2020-05-07T10:11: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ins>
    </w:p>
    <w:p w14:paraId="7FFEDB75" w14:textId="77777777" w:rsidR="00591F30" w:rsidRDefault="00591F30" w:rsidP="00591F30"/>
    <w:p w14:paraId="58FC062F" w14:textId="4C8FF3C9" w:rsidR="004B6DF6" w:rsidRDefault="004B6DF6" w:rsidP="00591F30">
      <w:pPr>
        <w:rPr>
          <w:rFonts w:eastAsiaTheme="minorEastAsia"/>
        </w:rPr>
      </w:pPr>
    </w:p>
    <w:p w14:paraId="283A7F66" w14:textId="2E30BFD0"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ins w:id="125" w:author="Hyosub Kim" w:date="2020-05-14T10:15:00Z">
        <w:r w:rsidR="00FB3858" w:rsidRPr="00FB3858">
          <w:rPr>
            <w:i/>
            <w:rPrChange w:id="126" w:author="Hyosub Kim" w:date="2020-05-14T10:15:00Z">
              <w:rPr/>
            </w:rPrChange>
          </w:rPr>
          <w:t>N</w:t>
        </w:r>
      </w:ins>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ins w:id="127" w:author="Jonathan Wood" w:date="2020-05-06T10:30:00Z">
        <w:del w:id="128" w:author="Hyosub Kim" w:date="2020-05-14T10:16:00Z">
          <w:r w:rsidR="007A69F4" w:rsidDel="00FB3858">
            <w:delText xml:space="preserve"> </w:delText>
          </w:r>
        </w:del>
      </w:ins>
      <w:del w:id="129" w:author="Hyosub Kim" w:date="2020-05-14T10:16:00Z">
        <w:r w:rsidR="00880873" w:rsidDel="00FB3858">
          <w:delText xml:space="preserve">are </w:delText>
        </w:r>
      </w:del>
      <w:r w:rsidR="00591F30">
        <w:t>:</w:t>
      </w:r>
    </w:p>
    <w:p w14:paraId="6736235A" w14:textId="77777777" w:rsidR="00591F30" w:rsidRDefault="00591F30" w:rsidP="00591F30"/>
    <w:commentRangeStart w:id="130"/>
    <w:p w14:paraId="22F70F7C" w14:textId="0E7A8B44" w:rsidR="00591F30" w:rsidRDefault="007072CE"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w:commentRangeEnd w:id="130"/>
        <m:r>
          <m:rPr>
            <m:sty m:val="p"/>
          </m:rPr>
          <w:rPr>
            <w:rStyle w:val="CommentReference"/>
          </w:rPr>
          <w:commentReference w:id="130"/>
        </m:r>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ins w:id="131" w:author="Jonathan Wood" w:date="2020-05-07T10:11:00Z">
        <w:r w:rsidR="007B6811">
          <w:tab/>
        </w:r>
        <w:r w:rsidR="007B6811">
          <w:tab/>
        </w:r>
        <w:r w:rsidR="007B6811">
          <w:tab/>
        </w:r>
        <w:r w:rsidR="007B6811">
          <w:tab/>
        </w:r>
        <w:r w:rsidR="007B6811">
          <w:tab/>
        </w:r>
        <w:r w:rsidR="007B6811">
          <w:tab/>
          <w:t>(3)</w:t>
        </w:r>
      </w:ins>
    </w:p>
    <w:p w14:paraId="7B19CF13" w14:textId="77777777" w:rsidR="00591F30" w:rsidRDefault="00591F30" w:rsidP="00591F30"/>
    <w:p w14:paraId="282A1399" w14:textId="64EB31AF" w:rsidR="00591F30" w:rsidRDefault="007072CE"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132" w:name="_Hlk37794084"/>
            <m:r>
              <w:rPr>
                <w:rFonts w:ascii="Cambria Math" w:hAnsi="Cambria Math"/>
              </w:rPr>
              <m:t>β</m:t>
            </m:r>
            <w:bookmarkEnd w:id="132"/>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ins w:id="133" w:author="Jonathan Wood" w:date="2020-05-07T10:11:00Z">
        <w:r w:rsidR="007B6811">
          <w:tab/>
        </w:r>
        <w:r w:rsidR="007B6811">
          <w:tab/>
        </w:r>
        <w:r w:rsidR="007B6811">
          <w:tab/>
        </w:r>
        <w:r w:rsidR="007B6811">
          <w:tab/>
          <w:t>(4)</w:t>
        </w:r>
      </w:ins>
    </w:p>
    <w:p w14:paraId="713EAC9F" w14:textId="77777777" w:rsidR="00591F30" w:rsidRDefault="00591F30" w:rsidP="00591F30"/>
    <w:p w14:paraId="0C713A03" w14:textId="4F92859B" w:rsidR="00591F30" w:rsidRPr="00E4158D" w:rsidRDefault="00591F30" w:rsidP="00591F30">
      <w:r>
        <w:t xml:space="preserve">Where </w:t>
      </w:r>
      <m:oMath>
        <m:r>
          <w:rPr>
            <w:rFonts w:ascii="Cambria Math" w:hAnsi="Cambria Math"/>
          </w:rPr>
          <m:t>β</m:t>
        </m:r>
      </m:oMath>
      <w:r>
        <w:t xml:space="preserve"> is a free parameter representing the learning rate</w:t>
      </w:r>
      <w:r w:rsidR="00ED0DD8">
        <w:t xml:space="preserve"> and constrained to be between 0 and 1</w:t>
      </w:r>
      <w:r>
        <w:t>.</w:t>
      </w:r>
      <w:r w:rsidR="00ED0DD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rsidR="00ED0DD8">
        <w:t xml:space="preserve"> is constrained between 0 and 25. </w:t>
      </w:r>
    </w:p>
    <w:p w14:paraId="04E8BEC1" w14:textId="77777777" w:rsidR="00591F30" w:rsidRDefault="00591F30" w:rsidP="00414CFC"/>
    <w:p w14:paraId="207D6F15" w14:textId="2051575B" w:rsidR="00414CFC" w:rsidRPr="00403D28" w:rsidRDefault="000F2CB7" w:rsidP="00414CFC">
      <w:pPr>
        <w:rPr>
          <w:i/>
          <w:iCs/>
          <w:u w:val="single"/>
        </w:rPr>
      </w:pPr>
      <w:r>
        <w:rPr>
          <w:i/>
          <w:iCs/>
          <w:u w:val="single"/>
        </w:rPr>
        <w:t>Strategy Plus UDP</w:t>
      </w:r>
      <w:r w:rsidR="00403D28" w:rsidRPr="00002520">
        <w:rPr>
          <w:i/>
          <w:iCs/>
          <w:u w:val="single"/>
        </w:rPr>
        <w:t xml:space="preserve"> model:</w:t>
      </w:r>
    </w:p>
    <w:p w14:paraId="142DAF98" w14:textId="12376680" w:rsidR="00002520" w:rsidRDefault="00074E0C">
      <w:r>
        <w:t>The Strategy plus UDP model</w:t>
      </w:r>
      <w:r w:rsidR="005E5895">
        <w:t xml:space="preserve"> conceptualizes overall motor output as the sum of two parallel processes: </w:t>
      </w:r>
      <w:r w:rsidR="00FB3858">
        <w:t>cognitive s</w:t>
      </w:r>
      <w:r w:rsidR="005E5895">
        <w:t xml:space="preserve">trategy and UDP. Prior work shows that </w:t>
      </w:r>
      <w:r w:rsidR="00F6629D">
        <w:t>participants are able to explicitly control SAI in response to visual feedback</w:t>
      </w:r>
      <w:r w:rsidR="00D24F3C">
        <w:t xml:space="preserve"> </w:t>
      </w:r>
      <w:r w:rsidR="00D24F3C">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D24F3C">
        <w:fldChar w:fldCharType="separate"/>
      </w:r>
      <w:r w:rsidRPr="00074E0C">
        <w:t>(French et al., 2018; Long et al., 2016)</w:t>
      </w:r>
      <w:r w:rsidR="00D24F3C">
        <w:fldChar w:fldCharType="end"/>
      </w:r>
      <w:r w:rsidR="00137580">
        <w:t>, yet still demonstrate aftereffects</w:t>
      </w:r>
      <w:r w:rsidR="00F6629D">
        <w:t xml:space="preserve">. </w:t>
      </w:r>
      <w:r w:rsidR="00137580">
        <w:t>Our model proposes that</w:t>
      </w:r>
      <w:r>
        <w:t xml:space="preserve"> </w:t>
      </w:r>
      <w:r w:rsidR="005E5895">
        <w:t xml:space="preserve">UDP </w:t>
      </w:r>
      <w:r w:rsidR="00D24F3C">
        <w:t>i</w:t>
      </w:r>
      <w:r w:rsidR="005E5895">
        <w:t>s</w:t>
      </w:r>
      <w:r w:rsidR="00137580">
        <w:t xml:space="preserve"> insensitive to any explicit task goal, and is an obligatory</w:t>
      </w:r>
      <w:r w:rsidR="005E5895">
        <w:t xml:space="preserve"> stride by stride biasing of </w:t>
      </w:r>
      <w:r w:rsidR="00414CFC">
        <w:t>motor output</w:t>
      </w:r>
      <w:r w:rsidR="00DD7D15">
        <w:t xml:space="preserve"> </w:t>
      </w:r>
      <w:r w:rsidR="005E5895">
        <w:t xml:space="preserve">based on recent actions </w:t>
      </w:r>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rsidR="00137580">
        <w:t xml:space="preserve">. </w:t>
      </w:r>
      <w:r>
        <w:t>In the context of the current study, the motor</w:t>
      </w:r>
      <w:r w:rsidR="006A0D3C">
        <w:t xml:space="preserve"> output is </w:t>
      </w:r>
      <w:r w:rsidR="00B3138A">
        <w:t>SAI</w:t>
      </w:r>
      <w:r w:rsidR="006A0D3C">
        <w:t xml:space="preserve"> (</w:t>
      </w:r>
      <m:oMath>
        <m:r>
          <w:rPr>
            <w:rFonts w:ascii="Cambria Math" w:hAnsi="Cambria Math"/>
          </w:rPr>
          <m:t>x</m:t>
        </m:r>
      </m:oMath>
      <w:r w:rsidR="006A0D3C">
        <w:t>)</w:t>
      </w:r>
      <w:r>
        <w:t xml:space="preserve"> </w:t>
      </w:r>
      <w:proofErr w:type="gramStart"/>
      <w:r>
        <w:t xml:space="preserve">which </w:t>
      </w:r>
      <w:r w:rsidR="006A0D3C">
        <w:t xml:space="preserve"> is</w:t>
      </w:r>
      <w:proofErr w:type="gramEnd"/>
      <w:r w:rsidR="006A0D3C">
        <w:t xml:space="preserve">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r>
        <w:t xml:space="preserve"> on each stride, </w:t>
      </w:r>
      <m:oMath>
        <m:r>
          <w:rPr>
            <w:rFonts w:ascii="Cambria Math" w:hAnsi="Cambria Math"/>
          </w:rPr>
          <m:t>n</m:t>
        </m:r>
      </m:oMath>
      <w:r w:rsidR="006A0D3C">
        <w:t>:</w:t>
      </w:r>
    </w:p>
    <w:p w14:paraId="67F20E8F" w14:textId="4C2573D1" w:rsidR="006A0D3C" w:rsidRDefault="006A0D3C"/>
    <w:p w14:paraId="2CB6C033" w14:textId="2C8A43D8" w:rsidR="00123FC6" w:rsidRPr="001579D6" w:rsidRDefault="007072CE">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5)</w:t>
      </w:r>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72640567" w:rsidR="00123FC6" w:rsidRPr="001579D6" w:rsidRDefault="007072CE">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6)</w:t>
      </w:r>
    </w:p>
    <w:p w14:paraId="15C0E649" w14:textId="77777777" w:rsidR="009636FA" w:rsidRDefault="009636FA"/>
    <w:p w14:paraId="31CC1269" w14:textId="1EC5D564" w:rsidR="00002520" w:rsidRDefault="00074E0C">
      <w:r>
        <w:t>During the learning phase</w:t>
      </w:r>
      <w:r w:rsidR="003D37BC">
        <w:t>,</w:t>
      </w:r>
      <w:r>
        <w:t xml:space="preserve"> </w:t>
      </w:r>
      <w:r w:rsidR="003D37BC">
        <w:rPr>
          <w:i/>
        </w:rPr>
        <w:t xml:space="preserve">A </w:t>
      </w:r>
      <w:r w:rsidR="003D37BC">
        <w:t>is a memory term representing how much of the strategy (S) is retained from one trial to the next, and C is the</w:t>
      </w:r>
      <w:r w:rsidR="006A0D3C">
        <w:t xml:space="preserve"> proportion of </w:t>
      </w:r>
      <w:r w:rsidR="003D37BC">
        <w:t xml:space="preserve">the </w:t>
      </w:r>
      <w:r w:rsidR="006A0D3C">
        <w:t>error</w:t>
      </w:r>
      <w:r w:rsidR="00DD7D15">
        <w:t xml:space="preserve"> </w:t>
      </w:r>
      <w:r w:rsidR="003D37BC">
        <w:t xml:space="preserve">that </w:t>
      </w:r>
      <w:r w:rsidR="00DD7D15">
        <w:t>is corrected</w:t>
      </w:r>
      <w:r w:rsidR="006A0D3C">
        <w:t xml:space="preserve"> </w:t>
      </w:r>
      <w:r w:rsidR="003D37BC">
        <w:t xml:space="preserve">for </w:t>
      </w:r>
      <w:r w:rsidR="006A0D3C">
        <w:t>on each stride</w:t>
      </w:r>
      <w:r w:rsidR="009636FA">
        <w:t xml:space="preserve">. </w:t>
      </w:r>
      <w:r w:rsidR="009A0618">
        <w:t>As this is a strategic, or voluntary, process, we assume that S is equal to zero w</w:t>
      </w:r>
      <w:r>
        <w:t>hen the visual feedback (VF) is turned off</w:t>
      </w:r>
      <w:r w:rsidR="009A0618">
        <w:t xml:space="preserve"> </w:t>
      </w:r>
      <w:r>
        <w:t>and the participants are instructed to walk normally</w:t>
      </w:r>
      <w:r w:rsidR="008A098F">
        <w:t>:</w:t>
      </w:r>
    </w:p>
    <w:p w14:paraId="460EA476" w14:textId="3AC82F24" w:rsidR="006A0D3C" w:rsidRDefault="006A0D3C"/>
    <w:p w14:paraId="7D61A9FE" w14:textId="059F4523" w:rsidR="00123FC6" w:rsidRPr="001579D6" w:rsidRDefault="007072CE">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ins w:id="134" w:author="Hyosub Kim" w:date="2020-05-14T10:27:00Z">
                    <w:rPr>
                      <w:rFonts w:ascii="Cambria Math" w:hAnsi="Cambria Math"/>
                    </w:rPr>
                    <m:t>A*</m:t>
                  </w:ins>
                </m:r>
                <m:sSub>
                  <m:sSubPr>
                    <m:ctrlPr>
                      <w:ins w:id="135" w:author="Hyosub Kim" w:date="2020-05-14T10:27:00Z">
                        <w:rPr>
                          <w:rFonts w:ascii="Cambria Math" w:hAnsi="Cambria Math"/>
                          <w:i/>
                        </w:rPr>
                      </w:ins>
                    </m:ctrlPr>
                  </m:sSubPr>
                  <m:e>
                    <m:r>
                      <w:ins w:id="136" w:author="Hyosub Kim" w:date="2020-05-14T10:27:00Z">
                        <w:rPr>
                          <w:rFonts w:ascii="Cambria Math" w:hAnsi="Cambria Math"/>
                        </w:rPr>
                        <m:t>S</m:t>
                      </w:ins>
                    </m:r>
                  </m:e>
                  <m:sub>
                    <m:r>
                      <w:ins w:id="137" w:author="Hyosub Kim" w:date="2020-05-14T10:27:00Z">
                        <w:rPr>
                          <w:rFonts w:ascii="Cambria Math" w:hAnsi="Cambria Math"/>
                        </w:rPr>
                        <m:t>n</m:t>
                      </w:ins>
                    </m:r>
                  </m:sub>
                </m:sSub>
                <m:r>
                  <w:ins w:id="138" w:author="Hyosub Kim" w:date="2020-05-14T10:27:00Z">
                    <w:rPr>
                      <w:rFonts w:ascii="Cambria Math" w:hAnsi="Cambria Math"/>
                    </w:rPr>
                    <m:t xml:space="preserve">+ </m:t>
                  </w:ins>
                </m:r>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del w:id="139" w:author="Hyosub Kim" w:date="2020-05-14T10:27:00Z">
                    <w:rPr>
                      <w:rFonts w:ascii="Cambria Math" w:hAnsi="Cambria Math"/>
                    </w:rPr>
                    <m:t>+A*</m:t>
                  </w:del>
                </m:r>
                <m:sSub>
                  <m:sSubPr>
                    <m:ctrlPr>
                      <w:del w:id="140" w:author="Hyosub Kim" w:date="2020-05-14T10:27:00Z">
                        <w:rPr>
                          <w:rFonts w:ascii="Cambria Math" w:hAnsi="Cambria Math"/>
                          <w:i/>
                        </w:rPr>
                      </w:del>
                    </m:ctrlPr>
                  </m:sSubPr>
                  <m:e>
                    <m:r>
                      <w:del w:id="141" w:author="Hyosub Kim" w:date="2020-05-14T10:27:00Z">
                        <w:rPr>
                          <w:rFonts w:ascii="Cambria Math" w:hAnsi="Cambria Math"/>
                        </w:rPr>
                        <m:t>S</m:t>
                      </w:del>
                    </m:r>
                  </m:e>
                  <m:sub>
                    <m:r>
                      <w:del w:id="142" w:author="Hyosub Kim" w:date="2020-05-14T10:27:00Z">
                        <w:rPr>
                          <w:rFonts w:ascii="Cambria Math" w:hAnsi="Cambria Math"/>
                        </w:rPr>
                        <m:t>n</m:t>
                      </w:del>
                    </m:r>
                  </m:sub>
                </m:sSub>
                <m:r>
                  <w:rPr>
                    <w:rFonts w:ascii="Cambria Math" w:hAnsi="Cambria Math"/>
                  </w:rPr>
                  <m:t>,  &amp;if VF is true</m:t>
                </m:r>
              </m:e>
            </m:eqArr>
          </m:e>
        </m:d>
      </m:oMath>
      <w:ins w:id="143" w:author="Jonathan Wood" w:date="2020-05-07T10:12: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7)</w:t>
        </w:r>
      </w:ins>
    </w:p>
    <w:p w14:paraId="3C678D98" w14:textId="0C6EB197" w:rsidR="006A0D3C" w:rsidRDefault="006A0D3C">
      <w:pPr>
        <w:rPr>
          <w:i/>
          <w:iCs/>
          <w:u w:val="single"/>
        </w:rPr>
      </w:pPr>
    </w:p>
    <w:p w14:paraId="0D9F9FC3" w14:textId="2B436107" w:rsidR="006A0D3C" w:rsidRDefault="006A0D3C">
      <w:commentRangeStart w:id="144"/>
      <w:r w:rsidRPr="009A0618">
        <w:rPr>
          <w:highlight w:val="yellow"/>
          <w:rPrChange w:id="145" w:author="Hyosub Kim" w:date="2020-05-14T10:33:00Z">
            <w:rPr/>
          </w:rPrChange>
        </w:rPr>
        <w:t xml:space="preserve">Where </w:t>
      </w:r>
      <m:oMath>
        <m:r>
          <w:rPr>
            <w:rFonts w:ascii="Cambria Math" w:hAnsi="Cambria Math"/>
            <w:highlight w:val="yellow"/>
            <w:rPrChange w:id="146" w:author="Hyosub Kim" w:date="2020-05-14T10:33:00Z">
              <w:rPr>
                <w:rFonts w:ascii="Cambria Math" w:hAnsi="Cambria Math"/>
              </w:rPr>
            </w:rPrChange>
          </w:rPr>
          <m:t>C</m:t>
        </m:r>
      </m:oMath>
      <w:r w:rsidRPr="009A0618">
        <w:rPr>
          <w:highlight w:val="yellow"/>
          <w:rPrChange w:id="147" w:author="Hyosub Kim" w:date="2020-05-14T10:33:00Z">
            <w:rPr/>
          </w:rPrChange>
        </w:rPr>
        <w:t xml:space="preserve"> is the error correction rate and </w:t>
      </w:r>
      <m:oMath>
        <m:r>
          <w:rPr>
            <w:rFonts w:ascii="Cambria Math" w:hAnsi="Cambria Math"/>
            <w:highlight w:val="yellow"/>
            <w:rPrChange w:id="148" w:author="Hyosub Kim" w:date="2020-05-14T10:33:00Z">
              <w:rPr>
                <w:rFonts w:ascii="Cambria Math" w:hAnsi="Cambria Math"/>
              </w:rPr>
            </w:rPrChange>
          </w:rPr>
          <m:t>A</m:t>
        </m:r>
      </m:oMath>
      <w:r w:rsidRPr="009A0618">
        <w:rPr>
          <w:highlight w:val="yellow"/>
          <w:rPrChange w:id="149" w:author="Hyosub Kim" w:date="2020-05-14T10:33:00Z">
            <w:rPr/>
          </w:rPrChange>
        </w:rPr>
        <w:t xml:space="preserve"> is the strategic retention rate</w:t>
      </w:r>
      <w:ins w:id="150" w:author="Jonathan Wood" w:date="2020-05-06T14:43:00Z">
        <w:r w:rsidR="00A24826" w:rsidRPr="009A0618">
          <w:rPr>
            <w:highlight w:val="yellow"/>
            <w:rPrChange w:id="151" w:author="Hyosub Kim" w:date="2020-05-14T10:33:00Z">
              <w:rPr/>
            </w:rPrChange>
          </w:rPr>
          <w:t xml:space="preserve"> constrained between 0 and 1</w:t>
        </w:r>
      </w:ins>
      <w:commentRangeEnd w:id="144"/>
      <w:ins w:id="152" w:author="Jonathan Wood" w:date="2020-05-14T11:46:00Z">
        <w:r w:rsidR="00603C1A">
          <w:rPr>
            <w:rStyle w:val="CommentReference"/>
          </w:rPr>
          <w:commentReference w:id="144"/>
        </w:r>
      </w:ins>
      <w:r w:rsidR="00A46DC1" w:rsidRPr="009A0618">
        <w:rPr>
          <w:highlight w:val="yellow"/>
          <w:rPrChange w:id="153" w:author="Hyosub Kim" w:date="2020-05-14T10:33:00Z">
            <w:rPr/>
          </w:rPrChange>
        </w:rPr>
        <w:t xml:space="preserve">. </w:t>
      </w:r>
      <w:del w:id="154" w:author="Jonathan Wood" w:date="2020-05-06T14:39:00Z">
        <w:r w:rsidR="00A46DC1" w:rsidRPr="009A0618" w:rsidDel="00A24826">
          <w:rPr>
            <w:highlight w:val="yellow"/>
            <w:rPrChange w:id="155" w:author="Hyosub Kim" w:date="2020-05-14T10:33:00Z">
              <w:rPr/>
            </w:rPrChange>
          </w:rPr>
          <w:delText>We assume that strategy is set to 0 during the Baseline and Washout phases because there is no visual no target</w:delText>
        </w:r>
        <w:r w:rsidR="008A098F" w:rsidRPr="009A0618" w:rsidDel="00A24826">
          <w:rPr>
            <w:highlight w:val="yellow"/>
            <w:rPrChange w:id="156" w:author="Hyosub Kim" w:date="2020-05-14T10:33:00Z">
              <w:rPr/>
            </w:rPrChange>
          </w:rPr>
          <w:delText xml:space="preserve"> on the screen</w:delText>
        </w:r>
        <w:r w:rsidR="00A46DC1" w:rsidRPr="009A0618" w:rsidDel="00A24826">
          <w:rPr>
            <w:highlight w:val="yellow"/>
            <w:rPrChange w:id="157" w:author="Hyosub Kim" w:date="2020-05-14T10:33:00Z">
              <w:rPr/>
            </w:rPrChange>
          </w:rPr>
          <w:delText xml:space="preserve">. We also ask </w:delText>
        </w:r>
      </w:del>
      <w:del w:id="158" w:author="Jonathan Wood" w:date="2020-05-06T09:08:00Z">
        <w:r w:rsidR="00A46DC1" w:rsidRPr="009A0618" w:rsidDel="00B651EE">
          <w:rPr>
            <w:highlight w:val="yellow"/>
            <w:rPrChange w:id="159" w:author="Hyosub Kim" w:date="2020-05-14T10:33:00Z">
              <w:rPr/>
            </w:rPrChange>
          </w:rPr>
          <w:delText>subjects</w:delText>
        </w:r>
      </w:del>
      <w:del w:id="160" w:author="Jonathan Wood" w:date="2020-05-06T14:39:00Z">
        <w:r w:rsidR="00A46DC1" w:rsidRPr="009A0618" w:rsidDel="00A24826">
          <w:rPr>
            <w:highlight w:val="yellow"/>
            <w:rPrChange w:id="161" w:author="Hyosub Kim" w:date="2020-05-14T10:33:00Z">
              <w:rPr/>
            </w:rPrChange>
          </w:rPr>
          <w:delText xml:space="preserve"> to walk normally during this phase which we assume effectively </w:delText>
        </w:r>
        <w:r w:rsidR="008A098F" w:rsidRPr="009A0618" w:rsidDel="00A24826">
          <w:rPr>
            <w:highlight w:val="yellow"/>
            <w:rPrChange w:id="162" w:author="Hyosub Kim" w:date="2020-05-14T10:33:00Z">
              <w:rPr/>
            </w:rPrChange>
          </w:rPr>
          <w:delText xml:space="preserve">eliminates </w:delText>
        </w:r>
        <w:r w:rsidR="00A46DC1" w:rsidRPr="009A0618" w:rsidDel="00A24826">
          <w:rPr>
            <w:highlight w:val="yellow"/>
            <w:rPrChange w:id="163" w:author="Hyosub Kim" w:date="2020-05-14T10:33:00Z">
              <w:rPr/>
            </w:rPrChange>
          </w:rPr>
          <w:delText>any strategic component of learning.</w:delText>
        </w:r>
        <w:r w:rsidR="00A46DC1" w:rsidDel="00A24826">
          <w:delText xml:space="preserve"> </w:delText>
        </w:r>
      </w:del>
      <w:ins w:id="164" w:author="Jonathan Wood" w:date="2020-05-06T14:40:00Z">
        <w:r w:rsidR="00A24826">
          <w:t xml:space="preserve"> During the Washout phase, when there is no strategy, </w:t>
        </w:r>
      </w:ins>
      <w:del w:id="165" w:author="Jonathan Wood" w:date="2020-05-06T14:40:00Z">
        <w:r w:rsidR="008A098F" w:rsidDel="00A24826">
          <w:delText>This leaves only</w:delText>
        </w:r>
      </w:del>
      <w:ins w:id="166" w:author="Jonathan Wood" w:date="2020-05-06T14:42:00Z">
        <w:r w:rsidR="00A24826">
          <w:t>motor output</w:t>
        </w:r>
      </w:ins>
      <w:ins w:id="167" w:author="Jonathan Wood" w:date="2020-05-06T14:41:00Z">
        <w:r w:rsidR="00A24826">
          <w:t xml:space="preserve"> is driven only by </w:t>
        </w:r>
      </w:ins>
      <w:del w:id="168" w:author="Jonathan Wood" w:date="2020-05-06T14:41:00Z">
        <w:r w:rsidR="008A098F" w:rsidDel="00A24826">
          <w:delText xml:space="preserve"> </w:delText>
        </w:r>
      </w:del>
      <w:r w:rsidR="008A098F">
        <w:t>the use-dependent</w:t>
      </w:r>
      <w:del w:id="169" w:author="Jonathan Wood" w:date="2020-05-06T14:41:00Z">
        <w:r w:rsidR="008A098F" w:rsidDel="00A24826">
          <w:delText xml:space="preserve"> process to be observed during the Washout phase</w:delText>
        </w:r>
      </w:del>
      <w:r w:rsidR="008A098F">
        <w:t xml:space="preserve">. </w:t>
      </w:r>
      <w:r>
        <w:t>The use-dependent process (</w:t>
      </w:r>
      <m:oMath>
        <m:r>
          <w:rPr>
            <w:rFonts w:ascii="Cambria Math" w:hAnsi="Cambria Math"/>
          </w:rPr>
          <m:t>W</m:t>
        </m:r>
      </m:oMath>
      <w:r>
        <w:t xml:space="preserve">) learns a proportion of the current </w:t>
      </w:r>
      <w:del w:id="170" w:author="Jonathan Wood" w:date="2020-05-06T14:42:00Z">
        <w:r w:rsidDel="00A24826">
          <w:delText xml:space="preserve">behavior </w:delText>
        </w:r>
      </w:del>
      <w:ins w:id="171" w:author="Jonathan Wood" w:date="2020-05-06T14:42:00Z">
        <w:r w:rsidR="00A24826">
          <w:t xml:space="preserve">motor output </w:t>
        </w:r>
      </w:ins>
      <w:r>
        <w:t>(</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77818EA" w:rsidR="00123FC6" w:rsidRPr="001579D6" w:rsidRDefault="007072CE">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ins w:id="172" w:author="Jonathan Wood" w:date="2020-05-07T10:12: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8)</w:t>
        </w:r>
      </w:ins>
    </w:p>
    <w:p w14:paraId="50A9ED06" w14:textId="45A800CF" w:rsidR="006A0D3C" w:rsidRDefault="006A0D3C"/>
    <w:p w14:paraId="5AE7B440" w14:textId="04312DC1" w:rsidR="006A0D3C" w:rsidRDefault="006A0D3C">
      <w:commentRangeStart w:id="173"/>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w:t>
      </w:r>
      <w:proofErr w:type="gramStart"/>
      <w:r w:rsidR="00E4158D">
        <w:t>rate.</w:t>
      </w:r>
      <w:proofErr w:type="gramEnd"/>
      <w:r w:rsidR="00E4158D">
        <w:t xml:space="preserve"> We constrained </w:t>
      </w:r>
      <w:del w:id="174" w:author="Jonathan Wood" w:date="2020-05-06T14:43:00Z">
        <w:r w:rsidR="00E4158D" w:rsidDel="00A24826">
          <w:delText xml:space="preserve">all </w:delText>
        </w:r>
      </w:del>
      <m:oMath>
        <m:r>
          <w:ins w:id="175" w:author="Jonathan Wood" w:date="2020-05-06T14:44:00Z">
            <w:rPr>
              <w:rFonts w:ascii="Cambria Math" w:hAnsi="Cambria Math"/>
            </w:rPr>
            <m:t>E</m:t>
          </w:ins>
        </m:r>
      </m:oMath>
      <w:ins w:id="176" w:author="Jonathan Wood" w:date="2020-05-06T14:44:00Z">
        <w:r w:rsidR="00A24826">
          <w:t xml:space="preserve"> </w:t>
        </w:r>
      </w:ins>
      <w:ins w:id="177" w:author="Jonathan Wood" w:date="2020-05-06T14:43:00Z">
        <w:r w:rsidR="00A24826">
          <w:t>between 0 and 1</w:t>
        </w:r>
      </w:ins>
      <w:commentRangeEnd w:id="173"/>
      <w:ins w:id="178" w:author="Jonathan Wood" w:date="2020-05-14T11:47:00Z">
        <w:r w:rsidR="004D64EF">
          <w:rPr>
            <w:rStyle w:val="CommentReference"/>
          </w:rPr>
          <w:commentReference w:id="173"/>
        </w:r>
      </w:ins>
      <w:ins w:id="179" w:author="Jonathan Wood" w:date="2020-05-06T14:44:00Z">
        <w:r w:rsidR="00A24826">
          <w:t xml:space="preserve">. Because we assume the use-dependent process learns </w:t>
        </w:r>
      </w:ins>
      <w:ins w:id="180" w:author="Jonathan Wood" w:date="2020-05-06T14:45:00Z">
        <w:r w:rsidR="00A24826">
          <w:t xml:space="preserve">significantly more </w:t>
        </w:r>
      </w:ins>
      <w:ins w:id="181" w:author="Jonathan Wood" w:date="2020-05-06T14:44:00Z">
        <w:r w:rsidR="00A24826">
          <w:t>slowly</w:t>
        </w:r>
      </w:ins>
      <w:ins w:id="182" w:author="Jonathan Wood" w:date="2020-05-06T14:45:00Z">
        <w:r w:rsidR="00A24826">
          <w:t xml:space="preserve"> than a strategic process we set </w:t>
        </w:r>
      </w:ins>
      <m:oMath>
        <m:r>
          <w:ins w:id="183" w:author="Jonathan Wood" w:date="2020-05-06T14:45:00Z">
            <w:rPr>
              <w:rFonts w:ascii="Cambria Math" w:hAnsi="Cambria Math"/>
            </w:rPr>
            <m:t>F</m:t>
          </w:ins>
        </m:r>
      </m:oMath>
      <w:ins w:id="184" w:author="Jonathan Wood" w:date="2020-05-06T14:45:00Z">
        <w:r w:rsidR="00A24826">
          <w:rPr>
            <w:rFonts w:eastAsiaTheme="minorEastAsia"/>
          </w:rPr>
          <w:t xml:space="preserve"> to be 5x less than </w:t>
        </w:r>
      </w:ins>
      <m:oMath>
        <m:r>
          <w:ins w:id="185" w:author="Jonathan Wood" w:date="2020-05-06T14:45:00Z">
            <w:rPr>
              <w:rFonts w:ascii="Cambria Math" w:hAnsi="Cambria Math"/>
            </w:rPr>
            <m:t>C</m:t>
          </w:ins>
        </m:r>
      </m:oMath>
      <w:ins w:id="186" w:author="Jonathan Wood" w:date="2020-05-06T14:45:00Z">
        <w:r w:rsidR="00A24826">
          <w:rPr>
            <w:rFonts w:eastAsiaTheme="minorEastAsia"/>
          </w:rPr>
          <w:t>.</w:t>
        </w:r>
      </w:ins>
      <w:del w:id="187" w:author="Jonathan Wood" w:date="2020-05-06T14:45:00Z">
        <w:r w:rsidR="00E4158D" w:rsidDel="00A24826">
          <w:delText xml:space="preserve">parameters between 0 and 1. </w:delText>
        </w:r>
      </w:del>
      <w:del w:id="188" w:author="Jonathan Wood" w:date="2020-05-06T14:46:00Z">
        <w:r w:rsidR="00E4158D" w:rsidDel="00A24826">
          <w:delText xml:space="preserve">All parameters were initialized to 0. Since we assume that the use-dependent process learns slowly and decays slowly, while the strategic process learns quickly, we constrain </w:delText>
        </w:r>
      </w:del>
      <m:oMath>
        <m:r>
          <w:del w:id="189" w:author="Jonathan Wood" w:date="2020-05-06T14:46:00Z">
            <w:rPr>
              <w:rFonts w:ascii="Cambria Math" w:hAnsi="Cambria Math"/>
            </w:rPr>
            <m:t>F</m:t>
          </w:del>
        </m:r>
      </m:oMath>
      <w:del w:id="190" w:author="Jonathan Wood" w:date="2020-05-06T14:46:00Z">
        <w:r w:rsidR="00E4158D" w:rsidDel="00A24826">
          <w:delText xml:space="preserve"> to be the lowest parameter </w:delText>
        </w:r>
        <w:r w:rsidR="00A46DC1" w:rsidDel="00A24826">
          <w:delText>in relation</w:delText>
        </w:r>
        <w:r w:rsidR="00E4158D" w:rsidDel="00A24826">
          <w:delText xml:space="preserve"> to the others. </w:delText>
        </w:r>
      </w:del>
    </w:p>
    <w:p w14:paraId="6A3B4209" w14:textId="7E615245" w:rsidR="00FC4149" w:rsidRPr="008D7F9E" w:rsidRDefault="00FC4149" w:rsidP="00DE6FD2">
      <w:pPr>
        <w:rPr>
          <w:u w:val="single"/>
        </w:rPr>
      </w:pPr>
    </w:p>
    <w:p w14:paraId="2ABFCDC7" w14:textId="2A7BD012" w:rsidR="00FC4149" w:rsidRDefault="00A24826" w:rsidP="00FC4149">
      <w:commentRangeStart w:id="191"/>
      <w:ins w:id="192" w:author="Jonathan Wood" w:date="2020-05-06T14:46:00Z">
        <w:r>
          <w:t>Therefore</w:t>
        </w:r>
      </w:ins>
      <w:commentRangeEnd w:id="191"/>
      <w:ins w:id="193" w:author="Jonathan Wood" w:date="2020-05-14T11:53:00Z">
        <w:r w:rsidR="004D64EF">
          <w:rPr>
            <w:rStyle w:val="CommentReference"/>
          </w:rPr>
          <w:commentReference w:id="191"/>
        </w:r>
      </w:ins>
      <w:ins w:id="194" w:author="Jonathan Wood" w:date="2020-05-06T14:46:00Z">
        <w:r>
          <w:t xml:space="preserve">, the Adaptive Bayesian model has two free parameters and the Strategy plus UDP model </w:t>
        </w:r>
      </w:ins>
      <w:ins w:id="195" w:author="Jonathan Wood" w:date="2020-05-06T14:47:00Z">
        <w:r>
          <w:t xml:space="preserve">has four free parameters. </w:t>
        </w:r>
      </w:ins>
      <w:r w:rsidR="00FC4149">
        <w:t xml:space="preserve">We </w:t>
      </w:r>
      <w:ins w:id="196" w:author="Jonathan Wood" w:date="2020-05-06T10:42:00Z">
        <w:r w:rsidR="00D24F3C">
          <w:t>performed parameter</w:t>
        </w:r>
      </w:ins>
      <w:ins w:id="197" w:author="Jonathan Wood" w:date="2020-05-06T10:45:00Z">
        <w:r w:rsidR="00D24F3C">
          <w:t xml:space="preserve"> </w:t>
        </w:r>
      </w:ins>
      <w:ins w:id="198" w:author="Jonathan Wood" w:date="2020-05-06T10:42:00Z">
        <w:r w:rsidR="00D24F3C">
          <w:t xml:space="preserve">recovery </w:t>
        </w:r>
      </w:ins>
      <w:ins w:id="199" w:author="Jonathan Wood" w:date="2020-05-06T14:47:00Z">
        <w:r w:rsidR="000010D0">
          <w:t xml:space="preserve">(Supplemental Figure 1) </w:t>
        </w:r>
        <w:r>
          <w:t>and model recovery</w:t>
        </w:r>
        <w:r w:rsidR="000010D0">
          <w:t xml:space="preserve"> (Figure </w:t>
        </w:r>
      </w:ins>
      <w:ins w:id="200" w:author="Jonathan Wood" w:date="2020-05-07T14:02:00Z">
        <w:r w:rsidR="00AB327B">
          <w:t>3</w:t>
        </w:r>
      </w:ins>
      <w:ins w:id="201" w:author="Jonathan Wood" w:date="2020-05-06T14:48:00Z">
        <w:r w:rsidR="000010D0">
          <w:t>)</w:t>
        </w:r>
      </w:ins>
      <w:ins w:id="202" w:author="Jonathan Wood" w:date="2020-05-06T14:47:00Z">
        <w:r>
          <w:t xml:space="preserve"> </w:t>
        </w:r>
      </w:ins>
      <w:ins w:id="203" w:author="Jonathan Wood" w:date="2020-05-06T10:42:00Z">
        <w:r w:rsidR="00D24F3C">
          <w:t>for both of models</w:t>
        </w:r>
      </w:ins>
      <w:ins w:id="204" w:author="Jonathan Wood" w:date="2020-05-06T10:43:00Z">
        <w:r w:rsidR="00D24F3C">
          <w:t xml:space="preserve"> </w:t>
        </w:r>
      </w:ins>
      <w:del w:id="205" w:author="Jonathan Wood" w:date="2020-05-06T10:43:00Z">
        <w:r w:rsidR="00FC4149" w:rsidDel="00D24F3C">
          <w:delText>determined that both models demonstrate good parameter recovery</w:delText>
        </w:r>
      </w:del>
      <w:del w:id="206" w:author="Jonathan Wood" w:date="2020-05-06T14:47:00Z">
        <w:r w:rsidR="00FC4149" w:rsidDel="000010D0">
          <w:delText xml:space="preserve"> (Supplemental Figure 1</w:delText>
        </w:r>
      </w:del>
      <w:del w:id="207" w:author="Jonathan Wood" w:date="2020-05-06T10:45:00Z">
        <w:r w:rsidR="00FC4149" w:rsidDel="00D24F3C">
          <w:delText>A and B</w:delText>
        </w:r>
      </w:del>
      <w:del w:id="208" w:author="Jonathan Wood" w:date="2020-05-06T14:47:00Z">
        <w:r w:rsidR="00FC4149" w:rsidDel="000010D0">
          <w:delText xml:space="preserve">). </w:delText>
        </w:r>
      </w:del>
      <w:del w:id="209" w:author="Jonathan Wood" w:date="2020-05-06T10:43:00Z">
        <w:r w:rsidR="00FC4149" w:rsidDel="00D24F3C">
          <w:delText xml:space="preserve">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delText>
        </w:r>
        <w:r w:rsidR="00717692" w:rsidDel="00D24F3C">
          <w:delText>with</w:delText>
        </w:r>
        <w:r w:rsidR="00FC4149" w:rsidDel="00D24F3C">
          <w:delText xml:space="preserve"> </w:delText>
        </w:r>
        <w:r w:rsidR="00717692" w:rsidDel="00D24F3C">
          <w:delText>MATLAB’s fmincon function using a sum of squares objective function</w:delText>
        </w:r>
        <w:r w:rsidR="00FC4149" w:rsidDel="00D24F3C">
          <w:delText>. Both the simulated and fit parameters are recorded and plotted against each other. These plots are provided in Supplemental Figure 1A and B</w:delText>
        </w:r>
        <w:r w:rsidR="008046D6" w:rsidDel="00D24F3C">
          <w:delText xml:space="preserve"> with both </w:delText>
        </w:r>
        <w:r w:rsidR="00FC4149" w:rsidDel="00D24F3C">
          <w:delText xml:space="preserve">models demonstrate consistency in the simulated and recovered parameters. This process also revealed that the recovered parameters are not correlated (Supplemental Figure 1C). </w:delText>
        </w:r>
      </w:del>
    </w:p>
    <w:p w14:paraId="769E1CB2" w14:textId="3E1E888D" w:rsidR="00FC4149" w:rsidRPr="008D7F9E" w:rsidRDefault="00FC4149" w:rsidP="00DE6FD2">
      <w:pPr>
        <w:rPr>
          <w:u w:val="single"/>
        </w:rPr>
      </w:pPr>
    </w:p>
    <w:p w14:paraId="1D4C1E57" w14:textId="5BBF5167" w:rsidR="00DE6FD2" w:rsidRDefault="00DE6FD2" w:rsidP="00DE6FD2">
      <w:pPr>
        <w:rPr>
          <w:i/>
          <w:iCs/>
          <w:u w:val="single"/>
        </w:rPr>
      </w:pPr>
      <w:r>
        <w:rPr>
          <w:i/>
          <w:iCs/>
          <w:u w:val="single"/>
        </w:rPr>
        <w:t>Model Comparison:</w:t>
      </w:r>
    </w:p>
    <w:p w14:paraId="577854B9" w14:textId="01CF2876" w:rsidR="004A23CC" w:rsidDel="00E85C2C" w:rsidRDefault="002807A6">
      <w:pPr>
        <w:rPr>
          <w:del w:id="210" w:author="Jonathan Wood" w:date="2020-05-06T14:51:00Z"/>
        </w:rPr>
      </w:pPr>
      <w:commentRangeStart w:id="211"/>
      <w:commentRangeStart w:id="212"/>
      <w:r>
        <w:rPr>
          <w:noProof/>
        </w:rPr>
        <mc:AlternateContent>
          <mc:Choice Requires="wpg">
            <w:drawing>
              <wp:anchor distT="0" distB="0" distL="114300" distR="114300" simplePos="0" relativeHeight="251671552" behindDoc="0" locked="0" layoutInCell="1" allowOverlap="1" wp14:anchorId="38D32147" wp14:editId="26398772">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3D37BC" w:rsidRPr="00757D6B" w:rsidRDefault="003D37BC"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29" style="position:absolute;margin-left:254.15pt;margin-top:4.95pt;width:221.35pt;height:223.15pt;z-index:251671552" coordsize="28111,28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">
                <v:shape id="Text Box 9" o:spid="_x0000_s1030"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8A6EE8C" w14:textId="62425441" w:rsidR="003D37BC" w:rsidRPr="00757D6B" w:rsidRDefault="003D37BC"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 id="Picture 15" o:spid="_x0000_s1031" type="#_x0000_t75" style="position:absolute;top:1828;width:27266;height:2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">
                  <v:imagedata r:id="rId16" o:title=""/>
                </v:shape>
                <w10:wrap type="square"/>
              </v:group>
            </w:pict>
          </mc:Fallback>
        </mc:AlternateContent>
      </w:r>
      <w:commentRangeEnd w:id="211"/>
      <w:r w:rsidR="00E85C2C">
        <w:rPr>
          <w:rStyle w:val="CommentReference"/>
        </w:rPr>
        <w:commentReference w:id="211"/>
      </w:r>
      <w:del w:id="213"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214" w:author="Jonathan Wood" w:date="2020-05-06T10:47:00Z">
        <w:r w:rsidR="00853000">
          <w:t>T</w:t>
        </w:r>
      </w:ins>
      <w:r w:rsidR="00EA3CB8">
        <w:t>o determine if the models are distinguishable and</w:t>
      </w:r>
      <w:ins w:id="215" w:author="Jonathan Wood" w:date="2020-05-06T14:48:00Z">
        <w:r w:rsidR="002F335D">
          <w:t xml:space="preserve"> to</w:t>
        </w:r>
      </w:ins>
      <w:r w:rsidR="00EA3CB8">
        <w:t xml:space="preserve"> determine an adequate method of compar</w:t>
      </w:r>
      <w:ins w:id="216" w:author="Jonathan Wood" w:date="2020-05-06T10:48:00Z">
        <w:r w:rsidR="00853000">
          <w:t>ison,</w:t>
        </w:r>
      </w:ins>
      <w:del w:id="217" w:author="Jonathan Wood" w:date="2020-05-06T10:48:00Z">
        <w:r w:rsidR="00EA3CB8" w:rsidDel="00853000">
          <w:delText>ing them</w:delText>
        </w:r>
      </w:del>
      <w:del w:id="218" w:author="Jonathan Wood" w:date="2020-05-06T10:47:00Z">
        <w:r w:rsidR="00EA3CB8" w:rsidDel="00853000">
          <w:delText>.</w:delText>
        </w:r>
      </w:del>
      <w:r w:rsidR="00EA3CB8">
        <w:t xml:space="preserve"> </w:t>
      </w:r>
      <w:del w:id="219" w:author="Jonathan Wood" w:date="2020-05-06T10:47:00Z">
        <w:r w:rsidR="00EA3CB8" w:rsidDel="00853000">
          <w:delText>W</w:delText>
        </w:r>
      </w:del>
      <w:ins w:id="220" w:author="Jonathan Wood" w:date="2020-05-06T10:47:00Z">
        <w:r w:rsidR="00853000">
          <w:t>w</w:t>
        </w:r>
      </w:ins>
      <w:r w:rsidR="00EA3CB8">
        <w:t xml:space="preserve">e performed </w:t>
      </w:r>
      <w:r w:rsidR="008A098F">
        <w:t>model recovery analysis</w:t>
      </w:r>
      <w:ins w:id="221" w:author="Jonathan Wood" w:date="2020-05-06T10:47:00Z">
        <w:r w:rsidR="00853000">
          <w:t>. We simulated each model 100</w:t>
        </w:r>
      </w:ins>
      <w:ins w:id="222" w:author="Jonathan Wood" w:date="2020-05-06T10:48:00Z">
        <w:r w:rsidR="00853000">
          <w:t xml:space="preserve"> times</w:t>
        </w:r>
      </w:ins>
      <w:ins w:id="223" w:author="Jonathan Wood" w:date="2020-05-06T14:53:00Z">
        <w:r w:rsidR="004D6E15">
          <w:t xml:space="preserve"> per </w:t>
        </w:r>
      </w:ins>
      <w:ins w:id="224" w:author="Jonathan Wood" w:date="2020-05-06T14:54:00Z">
        <w:r w:rsidR="004D6E15">
          <w:t>condition</w:t>
        </w:r>
      </w:ins>
      <w:ins w:id="225" w:author="Jonathan Wood" w:date="2020-05-06T10:48:00Z">
        <w:r w:rsidR="00853000">
          <w:t xml:space="preserve"> using r</w:t>
        </w:r>
      </w:ins>
      <w:ins w:id="226" w:author="Jonathan Wood" w:date="2020-05-06T10:49:00Z">
        <w:r w:rsidR="00853000">
          <w:t xml:space="preserve">andomized parameters </w:t>
        </w:r>
      </w:ins>
      <w:ins w:id="227" w:author="Jonathan Wood" w:date="2020-05-06T10:48:00Z">
        <w:r w:rsidR="00853000">
          <w:t xml:space="preserve">and </w:t>
        </w:r>
      </w:ins>
      <w:del w:id="228" w:author="Jonathan Wood" w:date="2020-05-06T10:48:00Z">
        <w:r w:rsidR="00EA3CB8" w:rsidDel="00853000">
          <w:delText xml:space="preserve"> by</w:delText>
        </w:r>
      </w:del>
      <w:del w:id="229" w:author="Jonathan Wood" w:date="2020-05-06T10:49:00Z">
        <w:r w:rsidR="00EA3CB8" w:rsidDel="00853000">
          <w:delText xml:space="preserve"> </w:delText>
        </w:r>
      </w:del>
      <w:r w:rsidR="00B43F10">
        <w:t>compar</w:t>
      </w:r>
      <w:ins w:id="230" w:author="Jonathan Wood" w:date="2020-05-06T10:48:00Z">
        <w:r w:rsidR="00853000">
          <w:t>ed</w:t>
        </w:r>
      </w:ins>
      <w:del w:id="231" w:author="Jonathan Wood" w:date="2020-05-06T10:48:00Z">
        <w:r w:rsidR="00EA3CB8" w:rsidDel="00853000">
          <w:delText>ing</w:delText>
        </w:r>
      </w:del>
      <w:r w:rsidR="00B43F10">
        <w:t xml:space="preserve"> </w:t>
      </w:r>
      <w:ins w:id="232" w:author="Jonathan Wood" w:date="2020-05-06T10:49:00Z">
        <w:r w:rsidR="00853000">
          <w:t xml:space="preserve">model </w:t>
        </w:r>
      </w:ins>
      <w:commentRangeEnd w:id="212"/>
      <w:ins w:id="233" w:author="Jonathan Wood" w:date="2020-05-14T12:02:00Z">
        <w:r w:rsidR="00E85C2C">
          <w:rPr>
            <w:rStyle w:val="CommentReference"/>
          </w:rPr>
          <w:commentReference w:id="212"/>
        </w:r>
      </w:ins>
      <w:r w:rsidR="00B43F10">
        <w:t>fits</w:t>
      </w:r>
      <w:ins w:id="234" w:author="Jonathan Wood" w:date="2020-05-06T14:50:00Z">
        <w:r w:rsidR="004D6E15">
          <w:t>.</w:t>
        </w:r>
      </w:ins>
      <w:del w:id="235" w:author="Jonathan Wood" w:date="2020-05-06T10:49:00Z">
        <w:r w:rsidR="00B43F10" w:rsidDel="00853000">
          <w:delText xml:space="preserve"> for each model</w:delText>
        </w:r>
      </w:del>
      <w:del w:id="236"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ins w:id="237" w:author="Jonathan Wood" w:date="2020-05-06T10:50:00Z">
        <w:r w:rsidR="00853000">
          <w:t xml:space="preserve"> </w:t>
        </w:r>
      </w:ins>
      <w:r w:rsidR="00B43F10">
        <w:t xml:space="preserve">The model which </w:t>
      </w:r>
      <w:r w:rsidR="003C6660">
        <w:t>generated the</w:t>
      </w:r>
      <w:r w:rsidR="00B43F10">
        <w:t xml:space="preserve"> simulat</w:t>
      </w:r>
      <w:r w:rsidR="003C6660">
        <w:t>ion</w:t>
      </w:r>
      <w:r w:rsidR="00B43F10">
        <w:t xml:space="preserve"> should</w:t>
      </w:r>
      <w:ins w:id="238" w:author="Jonathan Wood" w:date="2020-05-06T14:50:00Z">
        <w:r w:rsidR="004D6E15">
          <w:t xml:space="preserve"> consistently</w:t>
        </w:r>
      </w:ins>
      <w:r w:rsidR="003C6660">
        <w:t xml:space="preserve"> demonstrate better fits </w:t>
      </w:r>
      <w:ins w:id="239" w:author="Jonathan Wood" w:date="2020-05-06T10:50:00Z">
        <w:r w:rsidR="00853000">
          <w:t xml:space="preserve">than the model which did not generate the simulation. </w:t>
        </w:r>
      </w:ins>
      <w:del w:id="240"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241" w:author="Jonathan Wood" w:date="2020-05-06T14:50:00Z">
        <w:r w:rsidR="004D6E15">
          <w:t xml:space="preserve">from each model </w:t>
        </w:r>
      </w:ins>
      <w:del w:id="242" w:author="Jonathan Wood" w:date="2020-05-06T10:46:00Z">
        <w:r w:rsidR="00181A41" w:rsidDel="00853000">
          <w:delText xml:space="preserve">with </w:delText>
        </w:r>
        <w:r w:rsidR="00717692" w:rsidDel="00853000">
          <w:delText>the same fitting procedure as above</w:delText>
        </w:r>
      </w:del>
      <w:ins w:id="243" w:author="Jonathan Wood" w:date="2020-05-06T10:46:00Z">
        <w:r w:rsidR="00853000">
          <w:t xml:space="preserve">using MATLAB’s </w:t>
        </w:r>
        <w:proofErr w:type="spellStart"/>
        <w:r w:rsidR="00853000">
          <w:t>fmincon</w:t>
        </w:r>
        <w:proofErr w:type="spellEnd"/>
        <w:r w:rsidR="00853000">
          <w:t xml:space="preserve"> function</w:t>
        </w:r>
      </w:ins>
      <w:ins w:id="244" w:author="Jonathan Wood" w:date="2020-05-06T10:51:00Z">
        <w:r w:rsidR="00853000">
          <w:t xml:space="preserve"> and compared fits using Akaike Information Criterion (AIC)</w:t>
        </w:r>
      </w:ins>
      <w:r w:rsidR="00181A41">
        <w:t xml:space="preserve">. </w:t>
      </w:r>
      <w:del w:id="245" w:author="Jonathan Wood" w:date="2020-05-06T10:46:00Z">
        <w:r w:rsidR="00717692" w:rsidDel="00853000">
          <w:delText xml:space="preserve">This </w:delText>
        </w:r>
      </w:del>
      <w:del w:id="246" w:author="Jonathan Wood" w:date="2020-05-06T10:51:00Z">
        <w:r w:rsidR="00717692" w:rsidDel="00853000">
          <w:delText xml:space="preserve">procedure </w:delText>
        </w:r>
      </w:del>
      <w:del w:id="247" w:author="Jonathan Wood" w:date="2020-05-06T10:47:00Z">
        <w:r w:rsidR="00717692" w:rsidDel="00853000">
          <w:delText xml:space="preserve">was performed 100 times and </w:delText>
        </w:r>
      </w:del>
      <w:del w:id="248"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ins w:id="249" w:author="Jonathan Wood" w:date="2020-05-06T10:51:00Z">
        <w:r w:rsidR="00853000">
          <w:t>This procedure revealed that the models are distinguishable and that</w:t>
        </w:r>
      </w:ins>
      <w:r w:rsidR="00717692">
        <w:t xml:space="preserve"> </w:t>
      </w:r>
      <w:del w:id="250" w:author="Jonathan Wood" w:date="2020-05-06T10:52:00Z">
        <w:r w:rsidR="00EA3CB8" w:rsidDel="00853000">
          <w:delText xml:space="preserve">Furthermore, </w:delText>
        </w:r>
        <w:r w:rsidR="00B43F10" w:rsidDel="00853000">
          <w:delText>Akaike Information Criterion (</w:delText>
        </w:r>
      </w:del>
      <w:r w:rsidR="00B43F10">
        <w:t>AIC</w:t>
      </w:r>
      <w:del w:id="251" w:author="Jonathan Wood" w:date="2020-05-06T10:52:00Z">
        <w:r w:rsidR="00B43F10" w:rsidDel="00853000">
          <w:delText>)</w:delText>
        </w:r>
      </w:del>
      <w:r w:rsidR="00EA3CB8">
        <w:t xml:space="preserve"> is an adequate method to distinguish between the two models (Figure 2)</w:t>
      </w:r>
      <w:r w:rsidR="00B43F10">
        <w:t>.</w:t>
      </w:r>
      <w:r w:rsidR="00DA79B9">
        <w:t xml:space="preserve"> </w:t>
      </w:r>
    </w:p>
    <w:p w14:paraId="034FDD76" w14:textId="77777777" w:rsidR="00E85C2C" w:rsidRDefault="00E85C2C">
      <w:pPr>
        <w:rPr>
          <w:ins w:id="252" w:author="Jonathan Wood" w:date="2020-05-14T11:59:00Z"/>
        </w:rPr>
      </w:pPr>
    </w:p>
    <w:p w14:paraId="5E147C18" w14:textId="52E97CE9" w:rsidR="004D6E15" w:rsidRDefault="004D6E15">
      <w:pPr>
        <w:rPr>
          <w:ins w:id="253" w:author="Jonathan Wood" w:date="2020-05-06T14:51:00Z"/>
        </w:rPr>
      </w:pPr>
    </w:p>
    <w:p w14:paraId="5D49BEFC" w14:textId="15D57FC5"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254" w:author="Jonathan Wood" w:date="2020-05-06T09:45:00Z">
        <w:r w:rsidR="00C125D4" w:rsidDel="00074632">
          <w:delText xml:space="preserve">subject </w:delText>
        </w:r>
      </w:del>
      <w:ins w:id="255"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256" w:author="Jonathan Wood" w:date="2020-05-06T10:52:00Z">
        <w:r w:rsidR="00853000">
          <w:t xml:space="preserve"> same</w:t>
        </w:r>
      </w:ins>
      <w:r>
        <w:t xml:space="preserve"> fitting </w:t>
      </w:r>
      <w:del w:id="257" w:author="Jonathan Wood" w:date="2020-05-06T10:52:00Z">
        <w:r w:rsidDel="00853000">
          <w:delText xml:space="preserve">method </w:delText>
        </w:r>
      </w:del>
      <w:ins w:id="258" w:author="Jonathan Wood" w:date="2020-05-06T10:52:00Z">
        <w:r w:rsidR="00853000">
          <w:t xml:space="preserve">procedure </w:t>
        </w:r>
      </w:ins>
      <w:r>
        <w:t>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We will further simulate each model with the fitted parameters as a posterior predictive check</w:t>
      </w:r>
      <w:del w:id="259" w:author="Jonathan Wood" w:date="2020-05-06T10:53:00Z">
        <w:r w:rsidR="003C6660" w:rsidDel="00853000">
          <w:delText>. We will</w:delText>
        </w:r>
      </w:del>
      <w:r w:rsidR="003C6660">
        <w:t xml:space="preserve"> then analyze these simulations in the same way we will analyze the empirical data. </w:t>
      </w:r>
      <w:r w:rsidR="00E66816">
        <w:t xml:space="preserve">We will </w:t>
      </w:r>
      <w:del w:id="260" w:author="Jonathan Wood" w:date="2020-05-06T10:58:00Z">
        <w:r w:rsidR="0053792A" w:rsidDel="00EF6128">
          <w:delText xml:space="preserve">also </w:delText>
        </w:r>
      </w:del>
      <w:r w:rsidR="0053792A">
        <w:t xml:space="preserve">use </w:t>
      </w:r>
      <w:del w:id="261"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262" w:author="Jonathan Wood" w:date="2020-05-06T10:54:00Z">
        <w:r w:rsidDel="00853000">
          <w:delText>,</w:delText>
        </w:r>
      </w:del>
      <w:r w:rsidR="00C125D4">
        <w:t xml:space="preserve"> </w:t>
      </w:r>
      <w:r w:rsidR="0053792A">
        <w:t>to</w:t>
      </w:r>
      <w:ins w:id="263" w:author="Jonathan Wood" w:date="2020-05-06T10:58:00Z">
        <w:r w:rsidR="00EF6128">
          <w:t xml:space="preserve"> objectively</w:t>
        </w:r>
      </w:ins>
      <w:r w:rsidR="0053792A">
        <w:t xml:space="preserve"> compare the model</w:t>
      </w:r>
      <w:r>
        <w:t xml:space="preserve"> fits</w:t>
      </w:r>
      <w:ins w:id="264" w:author="Jonathan Wood" w:date="2020-05-06T10:58:00Z">
        <w:r w:rsidR="00EF6128">
          <w:t xml:space="preserve">. </w:t>
        </w:r>
      </w:ins>
      <w:ins w:id="265" w:author="Jonathan Wood" w:date="2020-05-06T10:59:00Z">
        <w:r w:rsidR="00EF6128">
          <w:t>We will compare mean AIC values for the fits of each model as well as the number of subjects best fit by each model.</w:t>
        </w:r>
      </w:ins>
      <w:del w:id="266" w:author="Jonathan Wood" w:date="2020-05-06T10:54:00Z">
        <w:r w:rsidR="00C125D4" w:rsidDel="00853000">
          <w:delText>.</w:delText>
        </w:r>
      </w:del>
      <w:del w:id="267"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268" w:author="Jonathan Wood" w:date="2020-05-06T09:08:00Z">
        <w:r w:rsidR="00DA79B9" w:rsidDel="00B651EE">
          <w:delText>subjects</w:delText>
        </w:r>
      </w:del>
      <w:del w:id="269"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4EE6D223" w:rsidR="00A24826" w:rsidRDefault="000425AC" w:rsidP="00332CA8">
      <w:ins w:id="270" w:author="Jonathan Wood" w:date="2020-05-06T17:40:00Z">
        <w:r>
          <w:t xml:space="preserve">We simulated </w:t>
        </w:r>
      </w:ins>
      <w:ins w:id="271" w:author="Jonathan Wood" w:date="2020-05-06T17:41:00Z">
        <w:r>
          <w:t>both</w:t>
        </w:r>
      </w:ins>
      <w:ins w:id="272" w:author="Jonathan Wood" w:date="2020-05-06T17:40:00Z">
        <w:r>
          <w:t xml:space="preserve"> model</w:t>
        </w:r>
      </w:ins>
      <w:ins w:id="273" w:author="Jonathan Wood" w:date="2020-05-06T17:41:00Z">
        <w:r>
          <w:t xml:space="preserve">s </w:t>
        </w:r>
      </w:ins>
      <w:ins w:id="274" w:author="Jonathan Wood" w:date="2020-05-06T17:40:00Z">
        <w:r>
          <w:t xml:space="preserve">to demonstrate </w:t>
        </w:r>
      </w:ins>
      <w:ins w:id="275" w:author="Jonathan Wood" w:date="2020-05-06T18:31:00Z">
        <w:r w:rsidR="00E913D4">
          <w:t>how each model is affected by more variable conditions.</w:t>
        </w:r>
      </w:ins>
      <w:ins w:id="276" w:author="Jonathan Wood" w:date="2020-05-06T18:32:00Z">
        <w:r w:rsidR="00E913D4">
          <w:t xml:space="preserve"> For the Adaptive Bayesian model, t</w:t>
        </w:r>
      </w:ins>
      <w:ins w:id="277" w:author="Jonathan Wood" w:date="2020-05-06T10:59:00Z">
        <w:r w:rsidR="00C7571B">
          <w:t xml:space="preserve">he sensory estimate may become biased based on prior experience. The more consistent (i.e. less variable) the prior experience, the more certain it becomes as more weight is given to prior experience. Therefore, subsequent world state estimates become more biased toward a more consistent prior. If the prior experiences are inconsistent (i.e. more variable), there is a reduced weight on prior experiences. Thus, subsequent world states are less biased toward the inconsistent prior. The Bayesian estimation framework predicts a dependence on consistency of practice in the use-dependent process. </w:t>
        </w:r>
      </w:ins>
      <w:ins w:id="278" w:author="Jonathan Wood" w:date="2020-05-06T18:37:00Z">
        <w:r w:rsidR="00E913D4">
          <w:t xml:space="preserve">In the </w:t>
        </w:r>
      </w:ins>
      <w:ins w:id="279" w:author="Jonathan Wood" w:date="2020-05-06T18:38:00Z">
        <w:r w:rsidR="00E410C7">
          <w:t>Strategic plus UDP model</w:t>
        </w:r>
      </w:ins>
      <w:ins w:id="280" w:author="Jonathan Wood" w:date="2020-05-06T18:37:00Z">
        <w:r w:rsidR="00E913D4">
          <w:t xml:space="preserve"> framework the use-dependent process is a low-level bias which only changes based on only the direction, not the consistency, of the motor output. Therefore, two-process model predicts that the use-dependent aftereffect does not depend on the consistency of prior movements. </w:t>
        </w:r>
      </w:ins>
    </w:p>
    <w:p w14:paraId="08186ABA" w14:textId="77777777" w:rsidR="00CF67D8" w:rsidRPr="00CF67D8" w:rsidRDefault="00CF67D8" w:rsidP="00332CA8">
      <w:pPr>
        <w:rPr>
          <w:ins w:id="281" w:author="Jonathan Wood" w:date="2020-05-06T11:00:00Z"/>
        </w:rPr>
      </w:pPr>
    </w:p>
    <w:p w14:paraId="0E904F13" w14:textId="1BBA4A6E" w:rsidR="00C7571B" w:rsidRPr="00CF67D8" w:rsidRDefault="00CF67D8" w:rsidP="00CF67D8">
      <w:pPr>
        <w:pStyle w:val="Caption"/>
        <w:keepNext/>
        <w:rPr>
          <w:b/>
          <w:bCs/>
          <w:i w:val="0"/>
          <w:iCs w:val="0"/>
          <w:sz w:val="24"/>
          <w:szCs w:val="24"/>
        </w:rPr>
      </w:pPr>
      <w:r w:rsidRPr="00B4463F">
        <w:rPr>
          <w:b/>
          <w:bCs/>
          <w:i w:val="0"/>
          <w:iCs w:val="0"/>
          <w:sz w:val="24"/>
          <w:szCs w:val="24"/>
        </w:rPr>
        <w:t xml:space="preserve">Figure </w:t>
      </w:r>
      <w:del w:id="282" w:author="Jonathan Wood" w:date="2020-05-07T14:00:00Z">
        <w:r w:rsidRPr="00B4463F" w:rsidDel="00AB327B">
          <w:rPr>
            <w:b/>
            <w:bCs/>
            <w:i w:val="0"/>
            <w:iCs w:val="0"/>
            <w:sz w:val="24"/>
            <w:szCs w:val="24"/>
          </w:rPr>
          <w:delText>3</w:delText>
        </w:r>
      </w:del>
      <w:commentRangeStart w:id="283"/>
      <w:r>
        <w:rPr>
          <w:noProof/>
        </w:rPr>
        <w:drawing>
          <wp:anchor distT="0" distB="0" distL="114300" distR="114300" simplePos="0" relativeHeight="251665408" behindDoc="0" locked="0" layoutInCell="1" allowOverlap="1" wp14:anchorId="76FC3BB7" wp14:editId="080DEDAB">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commentRangeEnd w:id="283"/>
      <w:ins w:id="284" w:author="Jonathan Wood" w:date="2020-05-07T14:00:00Z">
        <w:r w:rsidR="00AB327B">
          <w:rPr>
            <w:b/>
            <w:bCs/>
            <w:i w:val="0"/>
            <w:iCs w:val="0"/>
            <w:sz w:val="24"/>
            <w:szCs w:val="24"/>
          </w:rPr>
          <w:t>4</w:t>
        </w:r>
      </w:ins>
      <w:r w:rsidR="00B83D65">
        <w:rPr>
          <w:rStyle w:val="CommentReference"/>
          <w:i w:val="0"/>
          <w:iCs w:val="0"/>
          <w:color w:val="auto"/>
        </w:rPr>
        <w:commentReference w:id="283"/>
      </w:r>
    </w:p>
    <w:p w14:paraId="6CE69892" w14:textId="23A884CD" w:rsidR="00B4463F" w:rsidDel="002807A6" w:rsidRDefault="00332CA8" w:rsidP="00031559">
      <w:pPr>
        <w:rPr>
          <w:del w:id="285" w:author="Jonathan Wood" w:date="2020-05-06T18:41:00Z"/>
        </w:rPr>
      </w:pPr>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w:t>
      </w:r>
      <w:proofErr w:type="spellStart"/>
      <w:r>
        <w:t>fmincon</w:t>
      </w:r>
      <w:proofErr w:type="spellEnd"/>
      <w:r>
        <w:t xml:space="preserve"> function</w:t>
      </w:r>
      <w:r w:rsidR="00FD69F0">
        <w:t xml:space="preserve"> (Supplemental Figure 2)</w:t>
      </w:r>
      <w:r>
        <w:t xml:space="preserve">. </w:t>
      </w:r>
      <w:del w:id="286" w:author="Jonathan Wood" w:date="2020-05-06T18:40:00Z">
        <w:r w:rsidR="00B26A5E" w:rsidDel="00845358">
          <w:delText xml:space="preserve">We simulated 1000 experiments with 18 </w:delText>
        </w:r>
      </w:del>
      <w:del w:id="287" w:author="Jonathan Wood" w:date="2020-05-06T09:08:00Z">
        <w:r w:rsidR="00B26A5E" w:rsidDel="00B651EE">
          <w:delText>subjects</w:delText>
        </w:r>
      </w:del>
      <w:del w:id="288" w:author="Jonathan Wood" w:date="2020-05-06T18:40:00Z">
        <w:r w:rsidR="00B26A5E" w:rsidDel="00845358">
          <w:delText xml:space="preserve"> in each of the Stable, Variable and Uniform conditions. To obtain a range of possible outcomes, we simulated over a range of possible parameters based on the fits from the prior data. Each simulated experiment sampled </w:delText>
        </w:r>
        <w:r w:rsidR="00511C1D" w:rsidDel="00845358">
          <w:delText xml:space="preserve">parameters </w:delText>
        </w:r>
        <w:r w:rsidR="00B26A5E" w:rsidDel="00845358">
          <w:delText xml:space="preserve">from a normal distribution with a mean and standard deviation equal to that of the parameter fits from prior data. </w:delText>
        </w:r>
      </w:del>
      <w:r w:rsidR="002C3195">
        <w:t xml:space="preserve">Figure </w:t>
      </w:r>
      <w:ins w:id="289" w:author="Jonathan Wood" w:date="2020-05-07T14:00:00Z">
        <w:r w:rsidR="00AB327B">
          <w:t>4</w:t>
        </w:r>
      </w:ins>
      <w:del w:id="290" w:author="Jonathan Wood" w:date="2020-05-07T14:00:00Z">
        <w:r w:rsidR="0036544F" w:rsidDel="00AB327B">
          <w:delText>3</w:delText>
        </w:r>
      </w:del>
      <w:del w:id="291" w:author="Jonathan Wood" w:date="2020-05-06T18:41:00Z">
        <w:r w:rsidR="002C3195" w:rsidDel="00845358">
          <w:delText>A</w:delText>
        </w:r>
      </w:del>
      <w:r w:rsidR="002C3195">
        <w:t xml:space="preserve"> </w:t>
      </w:r>
      <w:r w:rsidR="00B26A5E">
        <w:t xml:space="preserve">details </w:t>
      </w:r>
      <w:r w:rsidR="00511C1D">
        <w:t>the</w:t>
      </w:r>
      <w:r w:rsidR="002C3195">
        <w:t xml:space="preserve"> </w:t>
      </w:r>
      <w:ins w:id="292" w:author="Jonathan Wood" w:date="2020-05-06T18:41:00Z">
        <w:r w:rsidR="00845358">
          <w:t xml:space="preserve">simulated data from these parameters for each condition. </w:t>
        </w:r>
      </w:ins>
      <w:del w:id="293" w:author="Jonathan Wood" w:date="2020-05-06T18:42:00Z">
        <w:r w:rsidR="00B26A5E" w:rsidDel="007078B4">
          <w:delText>predicted aftereffect</w:delText>
        </w:r>
        <w:r w:rsidR="00511C1D" w:rsidDel="007078B4">
          <w:delText>s</w:delText>
        </w:r>
        <w:r w:rsidR="00B26A5E" w:rsidDel="007078B4">
          <w:delText xml:space="preserve"> between the two models across the conditions. </w:delText>
        </w:r>
      </w:del>
      <w:ins w:id="294" w:author="Jonathan Wood" w:date="2020-05-06T18:58:00Z">
        <w:r w:rsidR="00B4463F">
          <w:t xml:space="preserve">The panels in Figure </w:t>
        </w:r>
      </w:ins>
      <w:ins w:id="295" w:author="Jonathan Wood" w:date="2020-05-07T14:00:00Z">
        <w:r w:rsidR="00AB327B">
          <w:t>4</w:t>
        </w:r>
      </w:ins>
      <w:ins w:id="296" w:author="Jonathan Wood" w:date="2020-05-06T18:58:00Z">
        <w:r w:rsidR="00B4463F">
          <w:t xml:space="preserve">A </w:t>
        </w:r>
      </w:ins>
      <w:ins w:id="297" w:author="Jonathan Wood" w:date="2020-05-06T19:05:00Z">
        <w:r w:rsidR="00B4463F">
          <w:t>show</w:t>
        </w:r>
      </w:ins>
      <w:ins w:id="298" w:author="Jonathan Wood" w:date="2020-05-06T19:06:00Z">
        <w:r w:rsidR="00B4463F">
          <w:t xml:space="preserve"> each model</w:t>
        </w:r>
      </w:ins>
      <w:ins w:id="299" w:author="Jonathan Wood" w:date="2020-05-06T19:05:00Z">
        <w:r w:rsidR="00B4463F">
          <w:t xml:space="preserve"> simulat</w:t>
        </w:r>
      </w:ins>
      <w:ins w:id="300" w:author="Jonathan Wood" w:date="2020-05-06T19:06:00Z">
        <w:r w:rsidR="00B4463F">
          <w:t xml:space="preserve">ion for the entire experiment. The </w:t>
        </w:r>
      </w:ins>
      <w:ins w:id="301" w:author="Jonathan Wood" w:date="2020-05-06T19:13:00Z">
        <w:r w:rsidR="00CF67D8">
          <w:t xml:space="preserve">models perform similarly during the Learning Phase, but the </w:t>
        </w:r>
      </w:ins>
      <w:ins w:id="302" w:author="Jonathan Wood" w:date="2020-05-06T19:06:00Z">
        <w:r w:rsidR="00B4463F">
          <w:t xml:space="preserve">primary difference </w:t>
        </w:r>
      </w:ins>
      <w:ins w:id="303" w:author="Jonathan Wood" w:date="2020-05-06T19:13:00Z">
        <w:r w:rsidR="00CF67D8">
          <w:t>is in the Washout phase. F</w:t>
        </w:r>
      </w:ins>
      <w:ins w:id="304" w:author="Jonathan Wood" w:date="2020-05-06T19:14:00Z">
        <w:r w:rsidR="00CF67D8">
          <w:t xml:space="preserve">igure </w:t>
        </w:r>
      </w:ins>
      <w:ins w:id="305" w:author="Jonathan Wood" w:date="2020-05-07T14:00:00Z">
        <w:r w:rsidR="00AB327B">
          <w:t>4</w:t>
        </w:r>
      </w:ins>
      <w:ins w:id="306" w:author="Jonathan Wood" w:date="2020-05-06T19:14:00Z">
        <w:r w:rsidR="00CF67D8">
          <w:t xml:space="preserve"> B and C depict the washout rates across the conditions for each model for the first 50 strides of </w:t>
        </w:r>
      </w:ins>
      <w:ins w:id="307" w:author="Jonathan Wood" w:date="2020-05-06T19:15:00Z">
        <w:r w:rsidR="00CF67D8">
          <w:t>Washout</w:t>
        </w:r>
      </w:ins>
      <w:ins w:id="308" w:author="Jonathan Wood" w:date="2020-05-06T19:14:00Z">
        <w:r w:rsidR="00CF67D8">
          <w:t>.</w:t>
        </w:r>
      </w:ins>
      <w:ins w:id="309" w:author="Jonathan Wood" w:date="2020-05-06T19:15:00Z">
        <w:r w:rsidR="00CF67D8">
          <w:t xml:space="preserve"> </w:t>
        </w:r>
      </w:ins>
      <w:ins w:id="310" w:author="Jonathan Wood" w:date="2020-05-06T19:16:00Z">
        <w:r w:rsidR="007D7D05">
          <w:t>The model predicts different washout rates across the three conditions</w:t>
        </w:r>
      </w:ins>
      <w:ins w:id="311" w:author="Jonathan Wood" w:date="2020-05-06T19:17:00Z">
        <w:r w:rsidR="007D7D05">
          <w:t>. T</w:t>
        </w:r>
      </w:ins>
      <w:ins w:id="312" w:author="Jonathan Wood" w:date="2020-05-06T19:16:00Z">
        <w:r w:rsidR="007D7D05">
          <w:t xml:space="preserve">he </w:t>
        </w:r>
      </w:ins>
      <w:ins w:id="313" w:author="Jonathan Wood" w:date="2020-05-06T19:17:00Z">
        <w:r w:rsidR="007D7D05">
          <w:t>Adaptative</w:t>
        </w:r>
      </w:ins>
      <w:ins w:id="314" w:author="Jonathan Wood" w:date="2020-05-06T19:16:00Z">
        <w:r w:rsidR="007D7D05">
          <w:t xml:space="preserve"> Bayesian model </w:t>
        </w:r>
      </w:ins>
      <w:ins w:id="315" w:author="Jonathan Wood" w:date="2020-05-06T19:18:00Z">
        <w:r w:rsidR="007D7D05">
          <w:t xml:space="preserve">predicts an increase </w:t>
        </w:r>
      </w:ins>
      <w:ins w:id="316" w:author="Jonathan Wood" w:date="2020-05-06T19:17:00Z">
        <w:r w:rsidR="007D7D05">
          <w:t xml:space="preserve">in the washout rate as the </w:t>
        </w:r>
      </w:ins>
      <w:ins w:id="317" w:author="Jonathan Wood" w:date="2020-05-06T19:23:00Z">
        <w:r w:rsidR="0013077F">
          <w:t>condition</w:t>
        </w:r>
      </w:ins>
      <w:ins w:id="318" w:author="Jonathan Wood" w:date="2020-05-06T19:24:00Z">
        <w:r w:rsidR="0013077F">
          <w:t xml:space="preserve">s are less stable while the Strategy plus UDP model predicts steady Washout rate across conditions. </w:t>
        </w:r>
      </w:ins>
      <w:ins w:id="319" w:author="Jonathan Wood" w:date="2020-05-06T19:29:00Z">
        <w:r w:rsidR="0013077F">
          <w:t xml:space="preserve">To test how the consistency of practice </w:t>
        </w:r>
      </w:ins>
      <w:ins w:id="320" w:author="Jonathan Wood" w:date="2020-05-06T19:30:00Z">
        <w:r w:rsidR="0013077F">
          <w:t>modifies</w:t>
        </w:r>
      </w:ins>
      <w:ins w:id="321" w:author="Jonathan Wood" w:date="2020-05-06T19:29:00Z">
        <w:r w:rsidR="0013077F">
          <w:t xml:space="preserve"> aftereffects, we used the</w:t>
        </w:r>
      </w:ins>
      <w:ins w:id="322" w:author="Jonathan Wood" w:date="2020-05-06T19:30:00Z">
        <w:r w:rsidR="0013077F">
          <w:t xml:space="preserve"> stable condition as a reference</w:t>
        </w:r>
      </w:ins>
      <w:ins w:id="323" w:author="Jonathan Wood" w:date="2020-05-06T19:31:00Z">
        <w:r w:rsidR="0013077F">
          <w:t xml:space="preserve"> and subtracted the bias after the variable and uniform practice conditions from this reference (Figure </w:t>
        </w:r>
      </w:ins>
      <w:ins w:id="324" w:author="Jonathan Wood" w:date="2020-05-07T14:00:00Z">
        <w:r w:rsidR="00AB327B">
          <w:t>4</w:t>
        </w:r>
      </w:ins>
      <w:ins w:id="325" w:author="Jonathan Wood" w:date="2020-05-06T19:31:00Z">
        <w:r w:rsidR="0013077F">
          <w:t xml:space="preserve">C). The </w:t>
        </w:r>
      </w:ins>
      <w:ins w:id="326" w:author="Jonathan Wood" w:date="2020-05-06T19:32:00Z">
        <w:r w:rsidR="0013077F">
          <w:t>Strategy plus UDP model predicts little change in aftereffects across conditions</w:t>
        </w:r>
      </w:ins>
      <w:ins w:id="327" w:author="Jonathan Wood" w:date="2020-05-06T19:39:00Z">
        <w:r w:rsidR="00C948D9">
          <w:t xml:space="preserve">. However, </w:t>
        </w:r>
      </w:ins>
      <w:ins w:id="328" w:author="Jonathan Wood" w:date="2020-05-06T19:40:00Z">
        <w:r w:rsidR="00C948D9">
          <w:t>t</w:t>
        </w:r>
      </w:ins>
      <w:ins w:id="329" w:author="Jonathan Wood" w:date="2020-05-06T19:32:00Z">
        <w:r w:rsidR="0013077F">
          <w:t xml:space="preserve">he Adaptive Bayesian model </w:t>
        </w:r>
        <w:r w:rsidR="00C948D9">
          <w:t>pre</w:t>
        </w:r>
      </w:ins>
      <w:ins w:id="330" w:author="Jonathan Wood" w:date="2020-05-06T19:33:00Z">
        <w:r w:rsidR="00C948D9">
          <w:t xml:space="preserve">dicts aftereffects which </w:t>
        </w:r>
      </w:ins>
      <w:ins w:id="331" w:author="Jonathan Wood" w:date="2020-05-06T19:32:00Z">
        <w:r w:rsidR="00C948D9">
          <w:t>stray further from</w:t>
        </w:r>
      </w:ins>
      <w:ins w:id="332" w:author="Jonathan Wood" w:date="2020-05-06T19:35:00Z">
        <w:r w:rsidR="00C948D9">
          <w:t xml:space="preserve"> the reference condition</w:t>
        </w:r>
      </w:ins>
      <w:ins w:id="333" w:author="Jonathan Wood" w:date="2020-05-06T19:39:00Z">
        <w:r w:rsidR="00C948D9">
          <w:t xml:space="preserve"> indicating a decline in aftereffects compared to</w:t>
        </w:r>
      </w:ins>
      <w:ins w:id="334" w:author="Jonathan Wood" w:date="2020-05-06T19:40:00Z">
        <w:r w:rsidR="00C948D9">
          <w:t xml:space="preserve"> the Stable condition.</w:t>
        </w:r>
      </w:ins>
      <w:ins w:id="335" w:author="Jonathan Wood" w:date="2020-05-06T19:39:00Z">
        <w:r w:rsidR="00C948D9">
          <w:t xml:space="preserve"> </w:t>
        </w:r>
      </w:ins>
      <w:del w:id="336" w:author="Jonathan Wood" w:date="2020-05-06T19:39:00Z">
        <w:r w:rsidR="00511C1D" w:rsidDel="00C948D9">
          <w:delText xml:space="preserve">The two-process model predicts the conditions will demonstrate similar aftereffects regardless of the condition while the Bayesian model predicts that aftereffects will be reduced with less certainty in the learning targets. </w:delText>
        </w:r>
        <w:r w:rsidR="00B26A5E" w:rsidDel="00C948D9">
          <w:delText xml:space="preserve">Figure </w:delText>
        </w:r>
        <w:r w:rsidR="0036544F" w:rsidDel="00C948D9">
          <w:delText>3</w:delText>
        </w:r>
        <w:r w:rsidR="00B26A5E" w:rsidDel="00C948D9">
          <w:delText xml:space="preserve">B depicts </w:delText>
        </w:r>
        <w:r w:rsidR="00511C1D" w:rsidDel="00C948D9">
          <w:delText xml:space="preserve">simulated SAI behavior for </w:delText>
        </w:r>
        <w:r w:rsidR="00B26A5E" w:rsidDel="00C948D9">
          <w:delText xml:space="preserve">the first 100 strides of the Washout phase for each condition. </w:delText>
        </w:r>
        <w:r w:rsidR="00511C1D" w:rsidDel="00C948D9">
          <w:delText>T</w:delText>
        </w:r>
        <w:r w:rsidR="00B26A5E" w:rsidDel="00C948D9">
          <w:delText xml:space="preserve">he models </w:delText>
        </w:r>
        <w:r w:rsidR="0036544F" w:rsidDel="00C948D9">
          <w:delText xml:space="preserve">also </w:delText>
        </w:r>
        <w:r w:rsidR="00B26A5E" w:rsidDel="00C948D9">
          <w:delText xml:space="preserve">predict differences in the rate of washout </w:delText>
        </w:r>
        <w:r w:rsidR="0036544F" w:rsidDel="00C948D9">
          <w:delText>for each condition with the Bayesian model predicting changes in rate across conditions while the two</w:delText>
        </w:r>
        <w:r w:rsidR="00617E1C" w:rsidDel="00C948D9">
          <w:delText>-</w:delText>
        </w:r>
        <w:r w:rsidR="0036544F" w:rsidDel="00C948D9">
          <w:delText>process model predicts no change in the rate of washout across the different conditions.</w:delText>
        </w:r>
      </w:del>
      <w:del w:id="337" w:author="Jonathan Wood" w:date="2020-05-06T18:41:00Z">
        <w:r w:rsidR="0036544F" w:rsidDel="00845358">
          <w:delText xml:space="preserve"> </w:delText>
        </w:r>
      </w:del>
    </w:p>
    <w:p w14:paraId="12FB7262" w14:textId="77777777" w:rsidR="002807A6" w:rsidRDefault="002807A6" w:rsidP="00031559">
      <w:pPr>
        <w:rPr>
          <w:ins w:id="338" w:author="Jonathan Wood" w:date="2020-05-07T15:23:00Z"/>
        </w:rPr>
      </w:pPr>
    </w:p>
    <w:p w14:paraId="2F077F09" w14:textId="696BE036" w:rsidR="00767FB7" w:rsidRPr="00767FB7" w:rsidRDefault="00767FB7" w:rsidP="00031559">
      <w:pPr>
        <w:rPr>
          <w:b/>
          <w:bCs/>
        </w:rPr>
      </w:pPr>
    </w:p>
    <w:p w14:paraId="61FF230B" w14:textId="6608BC93" w:rsidR="007F3390" w:rsidRPr="0096514B" w:rsidRDefault="007F3390" w:rsidP="00031559">
      <w:pPr>
        <w:rPr>
          <w:b/>
          <w:bCs/>
        </w:rPr>
      </w:pPr>
      <w:r w:rsidRPr="0096514B">
        <w:rPr>
          <w:b/>
          <w:bCs/>
        </w:rPr>
        <w:t xml:space="preserve">Timeline for completion: </w:t>
      </w:r>
    </w:p>
    <w:p w14:paraId="69FA08EA" w14:textId="7902A414" w:rsidR="0051592C" w:rsidRDefault="00B94330" w:rsidP="0051592C">
      <w:r>
        <w:t xml:space="preserve">We have received IRB approval from our university for this project. </w:t>
      </w:r>
      <w:ins w:id="339" w:author="Jonathan Wood" w:date="2020-05-06T10:57:00Z">
        <w:r w:rsidR="00EF6128">
          <w:t xml:space="preserve">However, </w:t>
        </w:r>
      </w:ins>
      <w:del w:id="340" w:author="Jonathan Wood" w:date="2020-05-06T10:57:00Z">
        <w:r w:rsidDel="00EF6128">
          <w:delText>A</w:delText>
        </w:r>
      </w:del>
      <w:ins w:id="341" w:author="Jonathan Wood" w:date="2020-05-06T10:57:00Z">
        <w:r w:rsidR="00EF6128">
          <w:t>a</w:t>
        </w:r>
      </w:ins>
      <w:r>
        <w:t>ll labs have been shut down due to the COVID-19 pandemic. Data collections are ready to be initiated as soon as human research resumes at the university.</w:t>
      </w:r>
      <w:r w:rsidR="00A85F44">
        <w:t xml:space="preserve"> </w:t>
      </w:r>
      <w:del w:id="342" w:author="Jonathan Wood" w:date="2020-05-06T10:57:00Z">
        <w:r w:rsidR="00A85F44" w:rsidDel="00EF6128">
          <w:delText>Labs are currently mandated to be shut down until May 15</w:delText>
        </w:r>
        <w:r w:rsidR="00A85F44" w:rsidRPr="00A85F44" w:rsidDel="00EF6128">
          <w:rPr>
            <w:vertAlign w:val="superscript"/>
          </w:rPr>
          <w:delText>th</w:delText>
        </w:r>
        <w:r w:rsidR="00A85F44" w:rsidDel="00EF6128">
          <w:delText xml:space="preserve"> at the earliest. If we allow 4 months for data collection, analysis, and writing this leaves us with a proposed resubmission data of September 15</w:delText>
        </w:r>
        <w:r w:rsidR="00A85F44" w:rsidRPr="00A85F44" w:rsidDel="00EF6128">
          <w:rPr>
            <w:vertAlign w:val="superscript"/>
          </w:rPr>
          <w:delText>th</w:delText>
        </w:r>
        <w:r w:rsidR="00A85F44" w:rsidDel="00EF6128">
          <w:delText xml:space="preserve">. Since </w:delText>
        </w:r>
      </w:del>
      <w:ins w:id="343" w:author="Jonathan Wood" w:date="2020-05-06T10:57:00Z">
        <w:r w:rsidR="00EF6128">
          <w:t xml:space="preserve">Given uncertainty around when labs will be reopened </w:t>
        </w:r>
      </w:ins>
      <w:del w:id="344" w:author="Jonathan Wood" w:date="2020-05-06T10:57:00Z">
        <w:r w:rsidR="00A85F44" w:rsidDel="00EF6128">
          <w:delText>we are uncertain if the May 15</w:delText>
        </w:r>
        <w:r w:rsidR="00A85F44" w:rsidRPr="00A85F44" w:rsidDel="00EF6128">
          <w:rPr>
            <w:vertAlign w:val="superscript"/>
          </w:rPr>
          <w:delText>th</w:delText>
        </w:r>
        <w:r w:rsidR="00A85F44" w:rsidDel="00EF6128">
          <w:delText xml:space="preserve"> date will be extended, </w:delText>
        </w:r>
      </w:del>
      <w:r w:rsidR="00A85F44">
        <w:t xml:space="preserve">we offer a proposed resubmission window from </w:t>
      </w:r>
      <w:del w:id="345" w:author="Jonathan Wood" w:date="2020-05-06T10:57:00Z">
        <w:r w:rsidR="00A85F44" w:rsidDel="00EF6128">
          <w:delText xml:space="preserve">September </w:delText>
        </w:r>
      </w:del>
      <w:ins w:id="346" w:author="Jonathan Wood" w:date="2020-05-06T10:57:00Z">
        <w:r w:rsidR="00EF6128">
          <w:t xml:space="preserve">November </w:t>
        </w:r>
      </w:ins>
      <w:r w:rsidR="00A85F44">
        <w:t>15</w:t>
      </w:r>
      <w:r w:rsidR="00A85F44" w:rsidRPr="00A85F44">
        <w:rPr>
          <w:vertAlign w:val="superscript"/>
        </w:rPr>
        <w:t>th</w:t>
      </w:r>
      <w:r w:rsidR="00A85F44">
        <w:t xml:space="preserve"> to </w:t>
      </w:r>
      <w:del w:id="347" w:author="Jonathan Wood" w:date="2020-05-06T10:57:00Z">
        <w:r w:rsidR="003D6311" w:rsidDel="00EF6128">
          <w:delText>February</w:delText>
        </w:r>
        <w:r w:rsidR="00A85F44" w:rsidDel="00EF6128">
          <w:delText xml:space="preserve"> </w:delText>
        </w:r>
      </w:del>
      <w:commentRangeStart w:id="348"/>
      <w:ins w:id="349" w:author="Jonathan Wood" w:date="2020-05-06T10:57:00Z">
        <w:r w:rsidR="00EF6128">
          <w:t xml:space="preserve">May </w:t>
        </w:r>
      </w:ins>
      <w:r w:rsidR="00A85F44">
        <w:t>15</w:t>
      </w:r>
      <w:r w:rsidR="00A85F44" w:rsidRPr="00A85F44">
        <w:rPr>
          <w:vertAlign w:val="superscript"/>
        </w:rPr>
        <w:t>th</w:t>
      </w:r>
      <w:r w:rsidR="00717692">
        <w:t>,</w:t>
      </w:r>
      <w:r w:rsidR="00A85F44">
        <w:t xml:space="preserve"> 202</w:t>
      </w:r>
      <w:r w:rsidR="003D6311">
        <w:t>1</w:t>
      </w:r>
      <w:r w:rsidR="00A85F44">
        <w:t xml:space="preserve">. </w:t>
      </w:r>
      <w:commentRangeEnd w:id="348"/>
      <w:r w:rsidR="00EF6128">
        <w:rPr>
          <w:rStyle w:val="CommentReference"/>
        </w:rPr>
        <w:commentReference w:id="348"/>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C76BFC1" w:rsidR="003D6311" w:rsidRDefault="003D6311" w:rsidP="003D6311">
      <w:pPr>
        <w:pStyle w:val="ListParagraph"/>
        <w:numPr>
          <w:ilvl w:val="0"/>
          <w:numId w:val="3"/>
        </w:numPr>
      </w:pPr>
      <w:r>
        <w:t xml:space="preserve">Figure 1: </w:t>
      </w:r>
      <w:ins w:id="350" w:author="Jonathan Wood" w:date="2020-05-07T14:01:00Z">
        <w:r w:rsidR="00AB327B">
          <w:t>E</w:t>
        </w:r>
      </w:ins>
      <w:del w:id="351" w:author="Jonathan Wood" w:date="2020-05-07T14:01:00Z">
        <w:r w:rsidDel="00AB327B">
          <w:delText>e</w:delText>
        </w:r>
      </w:del>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rPr>
          <w:ins w:id="352" w:author="Jonathan Wood" w:date="2020-05-07T14:01:00Z"/>
        </w:rPr>
      </w:pPr>
      <w:ins w:id="353" w:author="Jonathan Wood" w:date="2020-05-07T14:01:00Z">
        <w:r>
          <w:t>Figure 2: Pilot Data (proof of concept)</w:t>
        </w:r>
      </w:ins>
    </w:p>
    <w:p w14:paraId="17FDB13A" w14:textId="26013935" w:rsidR="0061073E" w:rsidRDefault="0061073E" w:rsidP="0061073E">
      <w:pPr>
        <w:pStyle w:val="ListParagraph"/>
        <w:numPr>
          <w:ilvl w:val="0"/>
          <w:numId w:val="3"/>
        </w:numPr>
      </w:pPr>
      <w:r>
        <w:t xml:space="preserve">Figure </w:t>
      </w:r>
      <w:ins w:id="354" w:author="Jonathan Wood" w:date="2020-05-07T14:00:00Z">
        <w:r w:rsidR="00AB327B">
          <w:t>3</w:t>
        </w:r>
      </w:ins>
      <w:del w:id="355" w:author="Jonathan Wood" w:date="2020-05-07T14:00:00Z">
        <w:r w:rsidDel="00AB327B">
          <w:delText>2</w:delText>
        </w:r>
      </w:del>
      <w:r>
        <w:t xml:space="preserve">: Confusion Matrices </w:t>
      </w:r>
    </w:p>
    <w:p w14:paraId="22348DE0" w14:textId="755CCBBC" w:rsidR="00853000" w:rsidRDefault="00853000" w:rsidP="0061073E">
      <w:pPr>
        <w:pStyle w:val="ListParagraph"/>
        <w:numPr>
          <w:ilvl w:val="1"/>
          <w:numId w:val="3"/>
        </w:numPr>
        <w:rPr>
          <w:ins w:id="356" w:author="Jonathan Wood" w:date="2020-05-06T10:55:00Z"/>
        </w:rPr>
      </w:pPr>
      <w:ins w:id="357" w:author="Jonathan Wood" w:date="2020-05-06T10:55:00Z">
        <w:r>
          <w:t xml:space="preserve">Figure </w:t>
        </w:r>
      </w:ins>
      <w:ins w:id="358" w:author="Jonathan Wood" w:date="2020-05-07T14:00:00Z">
        <w:r w:rsidR="00AB327B">
          <w:t>3</w:t>
        </w:r>
      </w:ins>
      <w:ins w:id="359" w:author="Jonathan Wood" w:date="2020-05-06T10:55:00Z">
        <w:r>
          <w:t>A: All conditions confusion matrix</w:t>
        </w:r>
      </w:ins>
    </w:p>
    <w:p w14:paraId="7A84BC55" w14:textId="0400EF2D" w:rsidR="0061073E" w:rsidRDefault="0061073E" w:rsidP="0061073E">
      <w:pPr>
        <w:pStyle w:val="ListParagraph"/>
        <w:numPr>
          <w:ilvl w:val="1"/>
          <w:numId w:val="3"/>
        </w:numPr>
      </w:pPr>
      <w:r>
        <w:t xml:space="preserve">Figure </w:t>
      </w:r>
      <w:ins w:id="360" w:author="Jonathan Wood" w:date="2020-05-07T14:00:00Z">
        <w:r w:rsidR="00AB327B">
          <w:t>3</w:t>
        </w:r>
      </w:ins>
      <w:del w:id="361" w:author="Jonathan Wood" w:date="2020-05-07T14:00:00Z">
        <w:r w:rsidDel="00AB327B">
          <w:delText>2</w:delText>
        </w:r>
      </w:del>
      <w:ins w:id="362" w:author="Jonathan Wood" w:date="2020-05-06T10:55:00Z">
        <w:r w:rsidR="00853000">
          <w:t>B</w:t>
        </w:r>
      </w:ins>
      <w:del w:id="363" w:author="Jonathan Wood" w:date="2020-05-06T10:55:00Z">
        <w:r w:rsidDel="00853000">
          <w:delText>A</w:delText>
        </w:r>
      </w:del>
      <w:r>
        <w:t>: Stable condition confusion matrix</w:t>
      </w:r>
    </w:p>
    <w:p w14:paraId="513A06E8" w14:textId="32E438D6" w:rsidR="0061073E" w:rsidRDefault="0061073E" w:rsidP="0061073E">
      <w:pPr>
        <w:pStyle w:val="ListParagraph"/>
        <w:numPr>
          <w:ilvl w:val="1"/>
          <w:numId w:val="3"/>
        </w:numPr>
      </w:pPr>
      <w:r>
        <w:t xml:space="preserve">Figure </w:t>
      </w:r>
      <w:ins w:id="364" w:author="Jonathan Wood" w:date="2020-05-07T14:01:00Z">
        <w:r w:rsidR="00AB327B">
          <w:t>3</w:t>
        </w:r>
      </w:ins>
      <w:del w:id="365" w:author="Jonathan Wood" w:date="2020-05-07T14:00:00Z">
        <w:r w:rsidDel="00AB327B">
          <w:delText>2</w:delText>
        </w:r>
      </w:del>
      <w:ins w:id="366" w:author="Jonathan Wood" w:date="2020-05-06T10:55:00Z">
        <w:r w:rsidR="00853000">
          <w:t>C</w:t>
        </w:r>
      </w:ins>
      <w:del w:id="367" w:author="Jonathan Wood" w:date="2020-05-06T10:55:00Z">
        <w:r w:rsidDel="00853000">
          <w:delText>B</w:delText>
        </w:r>
      </w:del>
      <w:r>
        <w:t>: Variable condition confusion matrix</w:t>
      </w:r>
    </w:p>
    <w:p w14:paraId="5002D6F7" w14:textId="78653903" w:rsidR="0061073E" w:rsidRDefault="0061073E" w:rsidP="0061073E">
      <w:pPr>
        <w:pStyle w:val="ListParagraph"/>
        <w:numPr>
          <w:ilvl w:val="1"/>
          <w:numId w:val="3"/>
        </w:numPr>
      </w:pPr>
      <w:r>
        <w:t xml:space="preserve">Figure </w:t>
      </w:r>
      <w:ins w:id="368" w:author="Jonathan Wood" w:date="2020-05-07T14:01:00Z">
        <w:r w:rsidR="00AB327B">
          <w:t>3</w:t>
        </w:r>
      </w:ins>
      <w:del w:id="369" w:author="Jonathan Wood" w:date="2020-05-07T14:01:00Z">
        <w:r w:rsidDel="00AB327B">
          <w:delText>2</w:delText>
        </w:r>
      </w:del>
      <w:ins w:id="370" w:author="Jonathan Wood" w:date="2020-05-06T10:55:00Z">
        <w:r w:rsidR="00853000">
          <w:t>D</w:t>
        </w:r>
      </w:ins>
      <w:del w:id="371" w:author="Jonathan Wood" w:date="2020-05-06T10:55:00Z">
        <w:r w:rsidDel="00853000">
          <w:delText>C</w:delText>
        </w:r>
      </w:del>
      <w:r>
        <w:t>: Uniform condition confusion matrix</w:t>
      </w:r>
    </w:p>
    <w:p w14:paraId="0BA7C2BE" w14:textId="5E492F09" w:rsidR="00A7044C" w:rsidRDefault="00A7044C" w:rsidP="00A7044C">
      <w:pPr>
        <w:pStyle w:val="ListParagraph"/>
        <w:numPr>
          <w:ilvl w:val="0"/>
          <w:numId w:val="3"/>
        </w:numPr>
      </w:pPr>
      <w:r>
        <w:t xml:space="preserve">Figure </w:t>
      </w:r>
      <w:ins w:id="372" w:author="Jonathan Wood" w:date="2020-05-07T14:01:00Z">
        <w:r w:rsidR="00AB327B">
          <w:t>4</w:t>
        </w:r>
      </w:ins>
      <w:del w:id="373" w:author="Jonathan Wood" w:date="2020-05-07T14:01:00Z">
        <w:r w:rsidR="0061073E" w:rsidDel="00AB327B">
          <w:delText>3</w:delText>
        </w:r>
      </w:del>
      <w:r>
        <w:t xml:space="preserve">: </w:t>
      </w:r>
      <w:r w:rsidR="00B726F7">
        <w:t>M</w:t>
      </w:r>
      <w:r>
        <w:t xml:space="preserve">odel simulations </w:t>
      </w:r>
    </w:p>
    <w:p w14:paraId="1FD3B5AF" w14:textId="389E4B5B" w:rsidR="00F865E8" w:rsidRDefault="00F865E8" w:rsidP="00F865E8">
      <w:pPr>
        <w:pStyle w:val="ListParagraph"/>
        <w:numPr>
          <w:ilvl w:val="1"/>
          <w:numId w:val="3"/>
        </w:numPr>
      </w:pPr>
      <w:r>
        <w:t xml:space="preserve">Figure </w:t>
      </w:r>
      <w:ins w:id="374" w:author="Jonathan Wood" w:date="2020-05-07T14:01:00Z">
        <w:r w:rsidR="00AB327B">
          <w:t>4</w:t>
        </w:r>
      </w:ins>
      <w:del w:id="375" w:author="Jonathan Wood" w:date="2020-05-07T14:01:00Z">
        <w:r w:rsidR="0061073E" w:rsidDel="00AB327B">
          <w:delText>3</w:delText>
        </w:r>
      </w:del>
      <w:r>
        <w:t>A: Aftereffects</w:t>
      </w:r>
    </w:p>
    <w:p w14:paraId="5C463F72" w14:textId="2BBDA8CB" w:rsidR="00E3622E" w:rsidRDefault="00F865E8" w:rsidP="00E3622E">
      <w:pPr>
        <w:pStyle w:val="ListParagraph"/>
        <w:numPr>
          <w:ilvl w:val="1"/>
          <w:numId w:val="3"/>
        </w:numPr>
      </w:pPr>
      <w:r>
        <w:t xml:space="preserve">Figure </w:t>
      </w:r>
      <w:ins w:id="376" w:author="Jonathan Wood" w:date="2020-05-07T14:01:00Z">
        <w:r w:rsidR="00AB327B">
          <w:t>4</w:t>
        </w:r>
      </w:ins>
      <w:del w:id="377" w:author="Jonathan Wood" w:date="2020-05-07T14:01:00Z">
        <w:r w:rsidR="0061073E" w:rsidDel="00AB327B">
          <w:delText>3</w:delText>
        </w:r>
      </w:del>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61A6E2DD" w14:textId="77777777" w:rsidR="00853000" w:rsidRDefault="00853000" w:rsidP="00E3622E">
      <w:pPr>
        <w:pStyle w:val="ListParagraph"/>
        <w:numPr>
          <w:ilvl w:val="0"/>
          <w:numId w:val="4"/>
        </w:numPr>
        <w:rPr>
          <w:ins w:id="378" w:author="Jonathan Wood" w:date="2020-05-06T10:55:00Z"/>
        </w:rPr>
      </w:pPr>
      <w:ins w:id="379" w:author="Jonathan Wood" w:date="2020-05-06T10:55:00Z">
        <w:r>
          <w:t>Figures:</w:t>
        </w:r>
      </w:ins>
    </w:p>
    <w:p w14:paraId="7E646BC9" w14:textId="7725D0E8" w:rsidR="00B0187B" w:rsidRDefault="00853000">
      <w:pPr>
        <w:pStyle w:val="ListParagraph"/>
        <w:numPr>
          <w:ilvl w:val="1"/>
          <w:numId w:val="4"/>
        </w:numPr>
        <w:pPrChange w:id="380" w:author="Jonathan Wood" w:date="2020-05-06T10:55:00Z">
          <w:pPr>
            <w:pStyle w:val="ListParagraph"/>
            <w:numPr>
              <w:numId w:val="4"/>
            </w:numPr>
            <w:ind w:hanging="360"/>
          </w:pPr>
        </w:pPrChange>
      </w:pPr>
      <w:ins w:id="381" w:author="Jonathan Wood" w:date="2020-05-06T10:56:00Z">
        <w:r>
          <w:t xml:space="preserve">Supplemental Figure 1: </w:t>
        </w:r>
      </w:ins>
      <w:r w:rsidR="00873381">
        <w:t>Parameter recovery</w:t>
      </w:r>
      <w:del w:id="382" w:author="Jonathan Wood" w:date="2020-05-06T10:56:00Z">
        <w:r w:rsidR="00717692" w:rsidDel="00853000">
          <w:delText xml:space="preserve"> (S1)</w:delText>
        </w:r>
      </w:del>
    </w:p>
    <w:p w14:paraId="4BF47560" w14:textId="035016CA" w:rsidR="00873381" w:rsidRDefault="00853000" w:rsidP="00853000">
      <w:pPr>
        <w:pStyle w:val="ListParagraph"/>
        <w:numPr>
          <w:ilvl w:val="1"/>
          <w:numId w:val="4"/>
        </w:numPr>
      </w:pPr>
      <w:ins w:id="383" w:author="Jonathan Wood" w:date="2020-05-06T10:56:00Z">
        <w:r>
          <w:t>Supp</w:t>
        </w:r>
        <w:r w:rsidR="00EF6128">
          <w:t xml:space="preserve">lemental Figure 2: </w:t>
        </w:r>
      </w:ins>
      <w:r w:rsidR="00EA3CB8">
        <w:t>Correlations between recovered parameters</w:t>
      </w:r>
      <w:r w:rsidR="00717692">
        <w:t xml:space="preserve"> </w:t>
      </w:r>
    </w:p>
    <w:p w14:paraId="735D0BB3" w14:textId="3C88D732" w:rsidR="00717692" w:rsidRDefault="00EF6128">
      <w:pPr>
        <w:pStyle w:val="ListParagraph"/>
        <w:numPr>
          <w:ilvl w:val="1"/>
          <w:numId w:val="4"/>
        </w:numPr>
        <w:pPrChange w:id="384" w:author="Jonathan Wood" w:date="2020-05-06T10:56:00Z">
          <w:pPr>
            <w:pStyle w:val="ListParagraph"/>
            <w:numPr>
              <w:numId w:val="4"/>
            </w:numPr>
            <w:ind w:hanging="360"/>
          </w:pPr>
        </w:pPrChange>
      </w:pPr>
      <w:ins w:id="385" w:author="Jonathan Wood" w:date="2020-05-06T10:56:00Z">
        <w:r>
          <w:t xml:space="preserve">Supplemental Figure 3: </w:t>
        </w:r>
      </w:ins>
      <w:r w:rsidR="00C15A28">
        <w:t xml:space="preserve">Fits and parameter values </w:t>
      </w:r>
      <w:del w:id="386" w:author="Jonathan Wood" w:date="2020-05-06T14:53:00Z">
        <w:r w:rsidR="00C15A28" w:rsidDel="004D6E15">
          <w:delText xml:space="preserve">for </w:delText>
        </w:r>
      </w:del>
      <w:ins w:id="387" w:author="Jonathan Wood" w:date="2020-05-06T14:53:00Z">
        <w:r w:rsidR="004D6E15">
          <w:t xml:space="preserve">from </w:t>
        </w:r>
      </w:ins>
      <w:r w:rsidR="00C15A28">
        <w:t>prior data</w:t>
      </w:r>
      <w:r w:rsidR="00717692">
        <w:t xml:space="preserve"> </w:t>
      </w:r>
      <w:del w:id="388" w:author="Jonathan Wood" w:date="2020-05-06T10:56:00Z">
        <w:r w:rsidR="00717692" w:rsidDel="00EF6128">
          <w:delText>(S2)</w:delText>
        </w:r>
      </w:del>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37EFCC85" w14:textId="77777777" w:rsidR="00D105F1" w:rsidRPr="00D105F1" w:rsidRDefault="00F849E4" w:rsidP="00D105F1">
      <w:pPr>
        <w:pStyle w:val="Bibliography"/>
      </w:pPr>
      <w:r>
        <w:fldChar w:fldCharType="begin"/>
      </w:r>
      <w:r w:rsidR="00173209">
        <w:instrText xml:space="preserve"> ADDIN ZOTERO_BIBL {"uncited":[],"omitted":[],"custom":[]} CSL_BIBLIOGRAPHY </w:instrText>
      </w:r>
      <w:r>
        <w:fldChar w:fldCharType="separate"/>
      </w:r>
      <w:r w:rsidR="00D105F1" w:rsidRPr="00D105F1">
        <w:t>Classen J, Liepert J, Wise SP, Hallett M, Cohen LG (1998) Rapid plasticity of human cortical movement representation induced by practice. J Neurophysiol 79:1117–1123.</w:t>
      </w:r>
    </w:p>
    <w:p w14:paraId="0585DD57" w14:textId="77777777" w:rsidR="00D105F1" w:rsidRPr="00D105F1" w:rsidRDefault="00D105F1" w:rsidP="00D105F1">
      <w:pPr>
        <w:pStyle w:val="Bibliography"/>
      </w:pPr>
      <w:r w:rsidRPr="00D105F1">
        <w:t>Diedrichsen J, White O, Newman D, Lally N (2010) Use-dependent and error-based learning of motor behaviors. J Neurosci 30:5159–5166.</w:t>
      </w:r>
    </w:p>
    <w:p w14:paraId="7B890FF8" w14:textId="77777777" w:rsidR="00D105F1" w:rsidRPr="00D105F1" w:rsidRDefault="00D105F1" w:rsidP="00D105F1">
      <w:pPr>
        <w:pStyle w:val="Bibliography"/>
      </w:pPr>
      <w:r w:rsidRPr="00D105F1">
        <w:t>French MA, Morton SM, Charalambous CC, Reisman DS (2018) A locomotor learning paradigm using distorted visual feedback elicits strategic learning. J Neurophysiol 120:1923–1931.</w:t>
      </w:r>
    </w:p>
    <w:p w14:paraId="5436943B" w14:textId="77777777" w:rsidR="00D105F1" w:rsidRPr="00D105F1" w:rsidRDefault="00D105F1" w:rsidP="00D105F1">
      <w:pPr>
        <w:pStyle w:val="Bibliography"/>
      </w:pPr>
      <w:r w:rsidRPr="00D105F1">
        <w:t>Hammerbeck U, Yousif N, Greenwood R, Rothwell JC, Diedrichsen J (2014) Movement speed is biased by prior experience. Journal of Neurophysiology 111:128–134.</w:t>
      </w:r>
    </w:p>
    <w:p w14:paraId="4CE16E14" w14:textId="77777777" w:rsidR="00D105F1" w:rsidRPr="00D105F1" w:rsidRDefault="00D105F1" w:rsidP="00D105F1">
      <w:pPr>
        <w:pStyle w:val="Bibliography"/>
      </w:pPr>
      <w:r w:rsidRPr="00D105F1">
        <w:t>Kitago T, Ryan SL, Mazzoni P, Krakauer JW, Haith AM (2013) Unlearning versus savings in visuomotor adaptation: comparing effects of washout, passage of time, and removal of errors on motor memory. Front Hum Neurosci 7.</w:t>
      </w:r>
    </w:p>
    <w:p w14:paraId="7F48DC83" w14:textId="77777777" w:rsidR="00D105F1" w:rsidRPr="00D105F1" w:rsidRDefault="00D105F1" w:rsidP="00D105F1">
      <w:pPr>
        <w:pStyle w:val="Bibliography"/>
      </w:pPr>
      <w:r w:rsidRPr="00D105F1">
        <w:t>Long AW, Roemmich RT, Bastian AJ (2016) Blocking trial-by-trial error correction does not interfere with motor learning in human walking. J Neurophysiol 115:2341–2348.</w:t>
      </w:r>
    </w:p>
    <w:p w14:paraId="29409955" w14:textId="77777777" w:rsidR="00D105F1" w:rsidRPr="00D105F1" w:rsidRDefault="00D105F1" w:rsidP="00D105F1">
      <w:pPr>
        <w:pStyle w:val="Bibliography"/>
      </w:pPr>
      <w:r w:rsidRPr="00D105F1">
        <w:t>Mawase F, Lopez D, Celnik PA, Haith AM (2018) Movement Repetition Facilitates Response Preparation. Cell Reports 24:801–808.</w:t>
      </w:r>
    </w:p>
    <w:p w14:paraId="2E472294" w14:textId="77777777" w:rsidR="00D105F1" w:rsidRPr="00D105F1" w:rsidRDefault="00D105F1" w:rsidP="00D105F1">
      <w:pPr>
        <w:pStyle w:val="Bibliography"/>
      </w:pPr>
      <w:r w:rsidRPr="00D105F1">
        <w:t>Nichols TE, Holmes AP (2002) Nonparametric permutation tests for functional neuroimaging: A primer with examples. Hum Brain Mapp 15:1–25.</w:t>
      </w:r>
    </w:p>
    <w:p w14:paraId="7A06534A" w14:textId="77777777" w:rsidR="00D105F1" w:rsidRPr="00D105F1" w:rsidRDefault="00D105F1" w:rsidP="00D105F1">
      <w:pPr>
        <w:pStyle w:val="Bibliography"/>
      </w:pPr>
      <w:r w:rsidRPr="00D105F1">
        <w:t>Verstynen T, Sabes PN (2011) How each movement changes the next: an experimental and theoretical study of fast adaptive priors in reaching. J Neurosci 31:10050–10059.</w:t>
      </w:r>
    </w:p>
    <w:p w14:paraId="5FB641AE" w14:textId="77777777" w:rsidR="00D105F1" w:rsidRPr="00D105F1" w:rsidRDefault="00D105F1" w:rsidP="00D105F1">
      <w:pPr>
        <w:pStyle w:val="Bibliography"/>
      </w:pPr>
      <w:r w:rsidRPr="00D105F1">
        <w:t>Wong AL, Goldsmith J, Forrence AD, Haith AM, Krakauer JW (2017) Reaction times can reflect habits rather than computations. Elife 6.</w:t>
      </w:r>
    </w:p>
    <w:p w14:paraId="7ED3A862" w14:textId="55F515CD"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5-14T11:17:00Z" w:initials="JW">
    <w:p w14:paraId="7479A511" w14:textId="5ED4CFFA" w:rsidR="002C6E34" w:rsidRDefault="002C6E34">
      <w:pPr>
        <w:pStyle w:val="CommentText"/>
      </w:pPr>
      <w:r>
        <w:rPr>
          <w:rStyle w:val="CommentReference"/>
        </w:rPr>
        <w:annotationRef/>
      </w:r>
      <w:r>
        <w:t>May put repetition in here? Think about changing. Practice in the form of movement repetition? Maybe a simpler way to open it up.</w:t>
      </w:r>
    </w:p>
  </w:comment>
  <w:comment w:id="1" w:author="Jonathan Wood" w:date="2020-05-14T11:19:00Z" w:initials="JW">
    <w:p w14:paraId="253B8CF4" w14:textId="6FEC57F5" w:rsidR="002C6E34" w:rsidRDefault="002C6E34">
      <w:pPr>
        <w:pStyle w:val="CommentText"/>
      </w:pPr>
      <w:r>
        <w:rPr>
          <w:rStyle w:val="CommentReference"/>
        </w:rPr>
        <w:annotationRef/>
      </w:r>
      <w:r>
        <w:t xml:space="preserve">Maybe add something about how fast reaching is completely planned/fully specified prior to the movement, which is why there are invariant aspects of reaching (velocity). </w:t>
      </w:r>
      <w:proofErr w:type="spellStart"/>
      <w:r>
        <w:t>Shadmehr</w:t>
      </w:r>
      <w:proofErr w:type="spellEnd"/>
      <w:r>
        <w:t xml:space="preserve"> (computational biology of reaching and pointing) </w:t>
      </w:r>
    </w:p>
  </w:comment>
  <w:comment w:id="2" w:author="Jonathan Wood" w:date="2020-05-14T11:24:00Z" w:initials="JW">
    <w:p w14:paraId="58F75607" w14:textId="2AE86E86" w:rsidR="002C6E34" w:rsidRDefault="002C6E34">
      <w:pPr>
        <w:pStyle w:val="CommentText"/>
      </w:pPr>
      <w:r>
        <w:rPr>
          <w:rStyle w:val="CommentReference"/>
        </w:rPr>
        <w:annotationRef/>
      </w:r>
      <w:r>
        <w:t xml:space="preserve">What point are you trying to make here? Is it well supported and need to make a clear </w:t>
      </w:r>
      <w:proofErr w:type="gramStart"/>
      <w:r>
        <w:t>point</w:t>
      </w:r>
      <w:proofErr w:type="gramEnd"/>
    </w:p>
  </w:comment>
  <w:comment w:id="4" w:author="Jonathan Wood" w:date="2020-05-14T11:25:00Z" w:initials="JW">
    <w:p w14:paraId="28F5E223" w14:textId="77777777" w:rsidR="002C6E34" w:rsidRDefault="002C6E34">
      <w:pPr>
        <w:pStyle w:val="CommentText"/>
      </w:pPr>
      <w:r>
        <w:rPr>
          <w:rStyle w:val="CommentReference"/>
        </w:rPr>
        <w:annotationRef/>
      </w:r>
      <w:r>
        <w:t xml:space="preserve">Even if we do remove a </w:t>
      </w:r>
      <w:proofErr w:type="gramStart"/>
      <w:r>
        <w:t>participant</w:t>
      </w:r>
      <w:proofErr w:type="gramEnd"/>
      <w:r>
        <w:t xml:space="preserve"> we will still report results in both ways. If any qualitative change in the </w:t>
      </w:r>
      <w:proofErr w:type="gramStart"/>
      <w:r>
        <w:t>finding</w:t>
      </w:r>
      <w:proofErr w:type="gramEnd"/>
      <w:r>
        <w:t xml:space="preserve"> we will also report that</w:t>
      </w:r>
      <w:r w:rsidR="004A6BAB">
        <w:t>.</w:t>
      </w:r>
    </w:p>
    <w:p w14:paraId="6B44F043" w14:textId="77777777" w:rsidR="004A6BAB" w:rsidRDefault="004A6BAB">
      <w:pPr>
        <w:pStyle w:val="CommentText"/>
      </w:pPr>
    </w:p>
    <w:p w14:paraId="31E4D72F" w14:textId="7A8F2D9D" w:rsidR="004A6BAB" w:rsidRDefault="004A6BAB">
      <w:pPr>
        <w:pStyle w:val="CommentText"/>
      </w:pPr>
      <w:r>
        <w:t xml:space="preserve">Regress targets and actual step asymmetries – try this for pilot data. Should get strong correlation. </w:t>
      </w:r>
    </w:p>
  </w:comment>
  <w:comment w:id="5" w:author="Jonathan Wood" w:date="2020-05-14T11:31:00Z" w:initials="JW">
    <w:p w14:paraId="5E72191E" w14:textId="0357E302" w:rsidR="004A6BAB" w:rsidRDefault="004A6BAB">
      <w:pPr>
        <w:pStyle w:val="CommentText"/>
      </w:pPr>
      <w:r>
        <w:rPr>
          <w:rStyle w:val="CommentReference"/>
        </w:rPr>
        <w:annotationRef/>
      </w:r>
      <w:r>
        <w:t xml:space="preserve">Clarify that they will see targets (i.e. their baseline) </w:t>
      </w:r>
    </w:p>
  </w:comment>
  <w:comment w:id="6" w:author="Jonathan Wood" w:date="2020-05-14T11:30:00Z" w:initials="JW">
    <w:p w14:paraId="61D5D3A6" w14:textId="35677EA4" w:rsidR="004A6BAB" w:rsidRDefault="004A6BAB">
      <w:pPr>
        <w:pStyle w:val="CommentText"/>
      </w:pPr>
      <w:r>
        <w:rPr>
          <w:rStyle w:val="CommentReference"/>
        </w:rPr>
        <w:annotationRef/>
      </w:r>
      <w:r>
        <w:t>Still change condition names</w:t>
      </w:r>
    </w:p>
  </w:comment>
  <w:comment w:id="7" w:author="Hyosub Kim" w:date="2020-05-14T09:43:00Z" w:initials="HK">
    <w:p w14:paraId="5E3CE1C1" w14:textId="3F4E21C7" w:rsidR="003D37BC" w:rsidRDefault="003D37BC">
      <w:pPr>
        <w:pStyle w:val="CommentText"/>
      </w:pPr>
      <w:r>
        <w:rPr>
          <w:rStyle w:val="CommentReference"/>
        </w:rPr>
        <w:annotationRef/>
      </w:r>
      <w:r>
        <w:t xml:space="preserve">Just want to make sure I understand: Participants see their baseline bias as the pink lines, but in analyzing the data, we baseline-correct. Is that right? </w:t>
      </w:r>
    </w:p>
  </w:comment>
  <w:comment w:id="8" w:author="Jonathan Wood" w:date="2020-05-14T11:32:00Z" w:initials="JW">
    <w:p w14:paraId="5DAC734E" w14:textId="40922059" w:rsidR="004A6BAB" w:rsidRDefault="004A6BAB">
      <w:pPr>
        <w:pStyle w:val="CommentText"/>
      </w:pPr>
      <w:r>
        <w:rPr>
          <w:rStyle w:val="CommentReference"/>
        </w:rPr>
        <w:annotationRef/>
      </w:r>
      <w:r>
        <w:t>Repetitive - delete</w:t>
      </w:r>
    </w:p>
  </w:comment>
  <w:comment w:id="9" w:author="Jonathan Wood" w:date="2020-05-14T11:32:00Z" w:initials="JW">
    <w:p w14:paraId="40EFD4D1" w14:textId="2EB5B3EE" w:rsidR="004A6BAB" w:rsidRDefault="004A6BAB">
      <w:pPr>
        <w:pStyle w:val="CommentText"/>
      </w:pPr>
      <w:r>
        <w:rPr>
          <w:rStyle w:val="CommentReference"/>
        </w:rPr>
        <w:annotationRef/>
      </w:r>
      <w:r>
        <w:t>Maybe add in regression analysis??</w:t>
      </w:r>
    </w:p>
  </w:comment>
  <w:comment w:id="10" w:author="Jonathan Wood" w:date="2020-05-14T11:34:00Z" w:initials="JW">
    <w:p w14:paraId="1549E738" w14:textId="676135A4" w:rsidR="004A6BAB" w:rsidRDefault="004A6BAB">
      <w:pPr>
        <w:pStyle w:val="CommentText"/>
      </w:pPr>
      <w:r>
        <w:rPr>
          <w:rStyle w:val="CommentReference"/>
        </w:rPr>
        <w:annotationRef/>
      </w:r>
      <w:r>
        <w:t xml:space="preserve">Reword to phrase more smoothly. </w:t>
      </w:r>
    </w:p>
  </w:comment>
  <w:comment w:id="17" w:author="Jonathan Wood" w:date="2020-05-14T11:35:00Z" w:initials="JW">
    <w:p w14:paraId="1753BED4" w14:textId="371B6C4F" w:rsidR="004A6BAB" w:rsidRDefault="004A6BAB">
      <w:pPr>
        <w:pStyle w:val="CommentText"/>
      </w:pPr>
      <w:r>
        <w:rPr>
          <w:rStyle w:val="CommentReference"/>
        </w:rPr>
        <w:annotationRef/>
      </w:r>
      <w:r>
        <w:t>Say once. Maybe move to stats section?</w:t>
      </w:r>
    </w:p>
  </w:comment>
  <w:comment w:id="19" w:author="Jonathan Wood" w:date="2020-05-14T11:36:00Z" w:initials="JW">
    <w:p w14:paraId="3216EE30" w14:textId="11F0ED50" w:rsidR="004A6BAB" w:rsidRDefault="004A6BAB">
      <w:pPr>
        <w:pStyle w:val="CommentText"/>
      </w:pPr>
      <w:r>
        <w:rPr>
          <w:rStyle w:val="CommentReference"/>
        </w:rPr>
        <w:annotationRef/>
      </w:r>
      <w:r>
        <w:t>Same as above</w:t>
      </w:r>
    </w:p>
  </w:comment>
  <w:comment w:id="21" w:author="Hyosub Kim" w:date="2020-04-27T10:21:00Z" w:initials="HK">
    <w:p w14:paraId="1D4F6138" w14:textId="77777777" w:rsidR="003D37BC" w:rsidRDefault="003D37BC" w:rsidP="00D24F3C">
      <w:pPr>
        <w:pStyle w:val="CommentText"/>
      </w:pPr>
      <w:r>
        <w:rPr>
          <w:rStyle w:val="CommentReference"/>
        </w:rPr>
        <w:annotationRef/>
      </w:r>
      <w:r>
        <w:t xml:space="preserve">This needs to be explained and cited. Very few people will know what this is. </w:t>
      </w:r>
    </w:p>
  </w:comment>
  <w:comment w:id="22" w:author="Jonathan Wood" w:date="2020-05-07T15:45:00Z" w:initials="JW">
    <w:p w14:paraId="1115CA2F" w14:textId="2419F856" w:rsidR="003D37BC" w:rsidRDefault="003D37BC">
      <w:pPr>
        <w:pStyle w:val="CommentText"/>
      </w:pPr>
      <w:r>
        <w:rPr>
          <w:rStyle w:val="CommentReference"/>
        </w:rPr>
        <w:annotationRef/>
      </w:r>
      <w:r>
        <w:t xml:space="preserve">I forgot to ask you about this today: </w:t>
      </w:r>
    </w:p>
    <w:p w14:paraId="1358C1FA" w14:textId="77777777" w:rsidR="003D37BC" w:rsidRDefault="003D37BC">
      <w:pPr>
        <w:pStyle w:val="CommentText"/>
      </w:pPr>
    </w:p>
    <w:p w14:paraId="276BE13F" w14:textId="77777777" w:rsidR="003D37BC" w:rsidRDefault="003D37BC">
      <w:pPr>
        <w:pStyle w:val="CommentText"/>
      </w:pPr>
      <w:r>
        <w:t xml:space="preserve">What is the best test statistic to use here? Should we use a RM-ANOVA to compare three different groups or use paired t-tests and do 3 different cluster perm tests to compare between conditions? If we use an RM </w:t>
      </w:r>
      <w:proofErr w:type="spellStart"/>
      <w:r>
        <w:t>anova</w:t>
      </w:r>
      <w:proofErr w:type="spellEnd"/>
      <w:r>
        <w:t xml:space="preserve"> that only tells us that there is a difference somewhere between the three conditions, in which case we would have to run a t-test anyway? </w:t>
      </w:r>
    </w:p>
    <w:p w14:paraId="347F30C0" w14:textId="77777777" w:rsidR="003D37BC" w:rsidRDefault="003D37BC">
      <w:pPr>
        <w:pStyle w:val="CommentText"/>
      </w:pPr>
    </w:p>
    <w:p w14:paraId="0537D251" w14:textId="77777777" w:rsidR="003D37BC" w:rsidRDefault="003D37BC">
      <w:pPr>
        <w:pStyle w:val="CommentText"/>
      </w:pPr>
      <w:r>
        <w:t>But could we do both in one analysis: RM-ANOVA for each stride then Bonferroni correction t-test for differences for each? This would mean it is more difficult to find differences.</w:t>
      </w:r>
    </w:p>
    <w:p w14:paraId="208667B4" w14:textId="77777777" w:rsidR="003D37BC" w:rsidRDefault="003D37BC">
      <w:pPr>
        <w:pStyle w:val="CommentText"/>
      </w:pPr>
    </w:p>
    <w:p w14:paraId="564327EF" w14:textId="4FA728A3" w:rsidR="003D37BC" w:rsidRDefault="003D37BC">
      <w:pPr>
        <w:pStyle w:val="CommentText"/>
      </w:pPr>
      <w:r>
        <w:t xml:space="preserve">Maybe we could subtract the variable and uniform conditions from the stable and compare those differences with one cluster? This might make the differences smaller and harder to detect a difference. </w:t>
      </w:r>
    </w:p>
    <w:p w14:paraId="1C38B092" w14:textId="77777777" w:rsidR="003D37BC" w:rsidRDefault="003D37BC">
      <w:pPr>
        <w:pStyle w:val="CommentText"/>
      </w:pPr>
    </w:p>
    <w:p w14:paraId="2FFF5282" w14:textId="28D94EFB" w:rsidR="003D37BC" w:rsidRDefault="003D37BC">
      <w:pPr>
        <w:pStyle w:val="CommentText"/>
      </w:pPr>
      <w:r>
        <w:t xml:space="preserve">Anyway, I wrote it one way, but it will probably need to be discussed and changed. </w:t>
      </w:r>
    </w:p>
    <w:p w14:paraId="1F7EE013" w14:textId="77777777" w:rsidR="003D37BC" w:rsidRDefault="003D37BC">
      <w:pPr>
        <w:pStyle w:val="CommentText"/>
      </w:pPr>
    </w:p>
    <w:p w14:paraId="25B37F8E" w14:textId="29531E1E" w:rsidR="003D37BC" w:rsidRDefault="003D37BC">
      <w:pPr>
        <w:pStyle w:val="CommentText"/>
      </w:pPr>
      <w:r>
        <w:t>Also, not sure if we should commit to the number of bins or not</w:t>
      </w:r>
    </w:p>
  </w:comment>
  <w:comment w:id="23" w:author="Jonathan Wood" w:date="2020-05-14T11:36:00Z" w:initials="JW">
    <w:p w14:paraId="2883B93A" w14:textId="014D36FD" w:rsidR="004A6BAB" w:rsidRDefault="004A6BAB">
      <w:pPr>
        <w:pStyle w:val="CommentText"/>
      </w:pPr>
      <w:r>
        <w:rPr>
          <w:rStyle w:val="CommentReference"/>
        </w:rPr>
        <w:annotationRef/>
      </w:r>
      <w:r w:rsidR="00603C1A">
        <w:t xml:space="preserve">Probably use the three different cluster analysis for all three conditions using paired t-test. And this analysis provides a way to control for type I error. </w:t>
      </w:r>
    </w:p>
  </w:comment>
  <w:comment w:id="109" w:author="Jonathan Wood" w:date="2020-05-14T11:36:00Z" w:initials="JW">
    <w:p w14:paraId="62CCDD2B" w14:textId="2212062D" w:rsidR="004A6BAB" w:rsidRDefault="004A6BAB">
      <w:pPr>
        <w:pStyle w:val="CommentText"/>
      </w:pPr>
      <w:r>
        <w:rPr>
          <w:rStyle w:val="CommentReference"/>
        </w:rPr>
        <w:annotationRef/>
      </w:r>
      <w:r>
        <w:t xml:space="preserve">This paragraph is too wordy. </w:t>
      </w:r>
    </w:p>
  </w:comment>
  <w:comment w:id="130" w:author="Hyosub Kim" w:date="2020-05-14T10:16:00Z" w:initials="HK">
    <w:p w14:paraId="0F400F97" w14:textId="7ACBB302" w:rsidR="003D37BC" w:rsidRDefault="003D37BC">
      <w:pPr>
        <w:pStyle w:val="CommentText"/>
      </w:pPr>
      <w:r>
        <w:rPr>
          <w:rStyle w:val="CommentReference"/>
        </w:rPr>
        <w:annotationRef/>
      </w:r>
      <w:r>
        <w:t>Make sure notation is consistent.</w:t>
      </w:r>
    </w:p>
  </w:comment>
  <w:comment w:id="144" w:author="Jonathan Wood" w:date="2020-05-14T11:46:00Z" w:initials="JW">
    <w:p w14:paraId="306056FB" w14:textId="56550FBE" w:rsidR="00603C1A" w:rsidRDefault="00603C1A">
      <w:pPr>
        <w:pStyle w:val="CommentText"/>
      </w:pPr>
      <w:r>
        <w:rPr>
          <w:rStyle w:val="CommentReference"/>
        </w:rPr>
        <w:annotationRef/>
      </w:r>
      <w:r>
        <w:t xml:space="preserve">Instead of saying constrain write it in the equation format. (i.e. smith) </w:t>
      </w:r>
    </w:p>
  </w:comment>
  <w:comment w:id="173" w:author="Jonathan Wood" w:date="2020-05-14T11:47:00Z" w:initials="JW">
    <w:p w14:paraId="5148C07B" w14:textId="77777777" w:rsidR="004D64EF" w:rsidRDefault="004D64EF">
      <w:pPr>
        <w:pStyle w:val="CommentText"/>
      </w:pPr>
      <w:r>
        <w:rPr>
          <w:rStyle w:val="CommentReference"/>
        </w:rPr>
        <w:annotationRef/>
      </w:r>
      <w:r>
        <w:t xml:space="preserve">For F use 2 less than symbols as compared to C. Then find a place below to write out why F is much smaller than C and why sigma L is constrained as it is. </w:t>
      </w:r>
    </w:p>
    <w:p w14:paraId="67DA6894" w14:textId="4FFC8875" w:rsidR="004D64EF" w:rsidRDefault="004D64EF">
      <w:pPr>
        <w:pStyle w:val="CommentText"/>
      </w:pPr>
      <w:r>
        <w:t>Can we try sigma L unconstrained? 0 to inf</w:t>
      </w:r>
    </w:p>
  </w:comment>
  <w:comment w:id="191" w:author="Jonathan Wood" w:date="2020-05-14T11:53:00Z" w:initials="JW">
    <w:p w14:paraId="260BD908" w14:textId="415F5866" w:rsidR="004D64EF" w:rsidRDefault="004D64EF">
      <w:pPr>
        <w:pStyle w:val="CommentText"/>
      </w:pPr>
      <w:r>
        <w:rPr>
          <w:rStyle w:val="CommentReference"/>
        </w:rPr>
        <w:annotationRef/>
      </w:r>
      <w:r>
        <w:t xml:space="preserve">Need to invoke the idea that Bayesian model does not care about implicit or explicit process. Explain that the learning is about Bayesian estimation not two distinct processes. </w:t>
      </w:r>
      <w:r w:rsidR="00E85C2C">
        <w:t xml:space="preserve">Main point is why these two models? Bring out the basic differences between the two models. </w:t>
      </w:r>
      <w:r>
        <w:t>Think about the order we explain the models.</w:t>
      </w:r>
      <w:r w:rsidR="00E85C2C">
        <w:t xml:space="preserve"> </w:t>
      </w:r>
    </w:p>
  </w:comment>
  <w:comment w:id="211" w:author="Jonathan Wood" w:date="2020-05-14T12:00:00Z" w:initials="JW">
    <w:p w14:paraId="67EF75C5" w14:textId="3BE95464" w:rsidR="00E85C2C" w:rsidRDefault="00E85C2C">
      <w:pPr>
        <w:pStyle w:val="CommentText"/>
      </w:pPr>
      <w:r>
        <w:rPr>
          <w:rStyle w:val="CommentReference"/>
        </w:rPr>
        <w:annotationRef/>
      </w:r>
      <w:r>
        <w:t xml:space="preserve">Run 1k times. </w:t>
      </w:r>
    </w:p>
  </w:comment>
  <w:comment w:id="212" w:author="Jonathan Wood" w:date="2020-05-14T12:02:00Z" w:initials="JW">
    <w:p w14:paraId="6FAAA036" w14:textId="77777777" w:rsidR="00E85C2C" w:rsidRDefault="00E85C2C">
      <w:pPr>
        <w:pStyle w:val="CommentText"/>
      </w:pPr>
      <w:r>
        <w:rPr>
          <w:rStyle w:val="CommentReference"/>
        </w:rPr>
        <w:annotationRef/>
      </w:r>
      <w:r>
        <w:t xml:space="preserve">Streamline this paragraph, cite the </w:t>
      </w:r>
      <w:proofErr w:type="spellStart"/>
      <w:r>
        <w:t>collins</w:t>
      </w:r>
      <w:proofErr w:type="spellEnd"/>
      <w:r>
        <w:t xml:space="preserve"> paper.  Maybe Haith paper.</w:t>
      </w:r>
    </w:p>
    <w:p w14:paraId="19069D13" w14:textId="77777777" w:rsidR="00E85C2C" w:rsidRDefault="00E85C2C">
      <w:pPr>
        <w:pStyle w:val="CommentText"/>
      </w:pPr>
    </w:p>
    <w:p w14:paraId="01575587" w14:textId="3AEC35DC" w:rsidR="00E85C2C" w:rsidRDefault="00E85C2C">
      <w:pPr>
        <w:pStyle w:val="CommentText"/>
      </w:pPr>
      <w:r>
        <w:t>Try with BIC as well and compare</w:t>
      </w:r>
    </w:p>
  </w:comment>
  <w:comment w:id="283" w:author="Jonathan Wood" w:date="2020-05-07T11:22:00Z" w:initials="JW">
    <w:p w14:paraId="34E431A3" w14:textId="16775ECD" w:rsidR="003D37BC" w:rsidRDefault="003D37BC" w:rsidP="00173209">
      <w:pPr>
        <w:pStyle w:val="CommentText"/>
      </w:pPr>
      <w:r>
        <w:rPr>
          <w:rStyle w:val="CommentReference"/>
        </w:rPr>
        <w:annotationRef/>
      </w:r>
      <w:r>
        <w:t>This is for me for later:</w:t>
      </w:r>
    </w:p>
    <w:p w14:paraId="188D1405" w14:textId="694FC923" w:rsidR="003D37BC" w:rsidRDefault="003D37BC" w:rsidP="00B83D65">
      <w:pPr>
        <w:pStyle w:val="CommentText"/>
        <w:numPr>
          <w:ilvl w:val="0"/>
          <w:numId w:val="6"/>
        </w:numPr>
      </w:pPr>
      <w:r>
        <w:t xml:space="preserve">Take parameter values from each </w:t>
      </w:r>
      <w:r w:rsidRPr="00B83D65">
        <w:rPr>
          <w:b/>
          <w:bCs/>
        </w:rPr>
        <w:t>individual</w:t>
      </w:r>
      <w:r>
        <w:t xml:space="preserve"> fit</w:t>
      </w:r>
    </w:p>
    <w:p w14:paraId="740B1338" w14:textId="77777777" w:rsidR="003D37BC" w:rsidRDefault="003D37BC" w:rsidP="00B83D65">
      <w:pPr>
        <w:pStyle w:val="CommentText"/>
        <w:numPr>
          <w:ilvl w:val="0"/>
          <w:numId w:val="6"/>
        </w:numPr>
      </w:pPr>
      <w:r>
        <w:t xml:space="preserve"> Bootstrap and simulate</w:t>
      </w:r>
    </w:p>
    <w:p w14:paraId="00A059AE" w14:textId="4E932329" w:rsidR="003D37BC" w:rsidRDefault="003D37BC" w:rsidP="00B83D65">
      <w:pPr>
        <w:pStyle w:val="CommentText"/>
      </w:pPr>
      <w:r>
        <w:t xml:space="preserve">Also, double check rate calculation </w:t>
      </w:r>
    </w:p>
  </w:comment>
  <w:comment w:id="348" w:author="Jonathan Wood" w:date="2020-05-06T10:58:00Z" w:initials="JW">
    <w:p w14:paraId="755D9E2E" w14:textId="265DB0D0" w:rsidR="003D37BC" w:rsidRDefault="003D37BC">
      <w:pPr>
        <w:pStyle w:val="CommentText"/>
      </w:pPr>
      <w:r>
        <w:rPr>
          <w:rStyle w:val="CommentReference"/>
        </w:rPr>
        <w:annotationRef/>
      </w:r>
      <w:r>
        <w:t>YI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79A511" w15:done="0"/>
  <w15:commentEx w15:paraId="253B8CF4" w15:done="0"/>
  <w15:commentEx w15:paraId="58F75607" w15:done="0"/>
  <w15:commentEx w15:paraId="31E4D72F" w15:done="0"/>
  <w15:commentEx w15:paraId="5E72191E" w15:done="0"/>
  <w15:commentEx w15:paraId="61D5D3A6" w15:done="0"/>
  <w15:commentEx w15:paraId="5E3CE1C1" w15:done="0"/>
  <w15:commentEx w15:paraId="5DAC734E" w15:done="0"/>
  <w15:commentEx w15:paraId="40EFD4D1" w15:done="0"/>
  <w15:commentEx w15:paraId="1549E738" w15:paraIdParent="40EFD4D1" w15:done="0"/>
  <w15:commentEx w15:paraId="1753BED4" w15:done="0"/>
  <w15:commentEx w15:paraId="3216EE30" w15:done="0"/>
  <w15:commentEx w15:paraId="1D4F6138" w15:done="0"/>
  <w15:commentEx w15:paraId="25B37F8E" w15:paraIdParent="1D4F6138" w15:done="0"/>
  <w15:commentEx w15:paraId="2883B93A" w15:paraIdParent="1D4F6138" w15:done="0"/>
  <w15:commentEx w15:paraId="62CCDD2B" w15:done="0"/>
  <w15:commentEx w15:paraId="0F400F97" w15:done="0"/>
  <w15:commentEx w15:paraId="306056FB" w15:done="0"/>
  <w15:commentEx w15:paraId="67DA6894" w15:done="0"/>
  <w15:commentEx w15:paraId="260BD908" w15:done="0"/>
  <w15:commentEx w15:paraId="67EF75C5" w15:done="0"/>
  <w15:commentEx w15:paraId="01575587" w15:done="0"/>
  <w15:commentEx w15:paraId="00A059AE" w15:done="0"/>
  <w15:commentEx w15:paraId="755D9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7A742" w16cex:dateUtc="2020-05-14T15:17:00Z"/>
  <w16cex:commentExtensible w16cex:durableId="2267A7B9" w16cex:dateUtc="2020-05-14T15:19:00Z"/>
  <w16cex:commentExtensible w16cex:durableId="2267A8D1" w16cex:dateUtc="2020-05-14T15:24:00Z"/>
  <w16cex:commentExtensible w16cex:durableId="2267A911" w16cex:dateUtc="2020-05-14T15:25:00Z"/>
  <w16cex:commentExtensible w16cex:durableId="2267AAAB" w16cex:dateUtc="2020-05-14T15:31:00Z"/>
  <w16cex:commentExtensible w16cex:durableId="2267AA4A" w16cex:dateUtc="2020-05-14T15:30:00Z"/>
  <w16cex:commentExtensible w16cex:durableId="2267AAD4" w16cex:dateUtc="2020-05-14T15:32:00Z"/>
  <w16cex:commentExtensible w16cex:durableId="2267AAE3" w16cex:dateUtc="2020-05-14T15:32:00Z"/>
  <w16cex:commentExtensible w16cex:durableId="2267AB5F" w16cex:dateUtc="2020-05-14T15:34:00Z"/>
  <w16cex:commentExtensible w16cex:durableId="2267AB99" w16cex:dateUtc="2020-05-14T15:35:00Z"/>
  <w16cex:commentExtensible w16cex:durableId="2267ABA9" w16cex:dateUtc="2020-05-14T15:36:00Z"/>
  <w16cex:commentExtensible w16cex:durableId="2267ABD8" w16cex:dateUtc="2020-05-14T15:36:00Z"/>
  <w16cex:commentExtensible w16cex:durableId="2267ABB5" w16cex:dateUtc="2020-05-14T15:36:00Z"/>
  <w16cex:commentExtensible w16cex:durableId="2267AE23" w16cex:dateUtc="2020-05-14T15:46:00Z"/>
  <w16cex:commentExtensible w16cex:durableId="2267AE59" w16cex:dateUtc="2020-05-14T15:47:00Z"/>
  <w16cex:commentExtensible w16cex:durableId="2267AFAA" w16cex:dateUtc="2020-05-14T15:53:00Z"/>
  <w16cex:commentExtensible w16cex:durableId="2267B15D" w16cex:dateUtc="2020-05-14T16:00:00Z"/>
  <w16cex:commentExtensible w16cex:durableId="2267B1B8" w16cex:dateUtc="2020-05-14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79A511" w16cid:durableId="2267A742"/>
  <w16cid:commentId w16cid:paraId="253B8CF4" w16cid:durableId="2267A7B9"/>
  <w16cid:commentId w16cid:paraId="58F75607" w16cid:durableId="2267A8D1"/>
  <w16cid:commentId w16cid:paraId="31E4D72F" w16cid:durableId="2267A911"/>
  <w16cid:commentId w16cid:paraId="5E72191E" w16cid:durableId="2267AAAB"/>
  <w16cid:commentId w16cid:paraId="61D5D3A6" w16cid:durableId="2267AA4A"/>
  <w16cid:commentId w16cid:paraId="5E3CE1C1" w16cid:durableId="22679129"/>
  <w16cid:commentId w16cid:paraId="5DAC734E" w16cid:durableId="2267AAD4"/>
  <w16cid:commentId w16cid:paraId="40EFD4D1" w16cid:durableId="2267AAE3"/>
  <w16cid:commentId w16cid:paraId="1549E738" w16cid:durableId="2267AB5F"/>
  <w16cid:commentId w16cid:paraId="1753BED4" w16cid:durableId="2267AB99"/>
  <w16cid:commentId w16cid:paraId="3216EE30" w16cid:durableId="2267ABA9"/>
  <w16cid:commentId w16cid:paraId="1D4F6138" w16cid:durableId="225D11A8"/>
  <w16cid:commentId w16cid:paraId="25B37F8E" w16cid:durableId="225EABA9"/>
  <w16cid:commentId w16cid:paraId="2883B93A" w16cid:durableId="2267ABD8"/>
  <w16cid:commentId w16cid:paraId="62CCDD2B" w16cid:durableId="2267ABB5"/>
  <w16cid:commentId w16cid:paraId="0F400F97" w16cid:durableId="22679914"/>
  <w16cid:commentId w16cid:paraId="306056FB" w16cid:durableId="2267AE23"/>
  <w16cid:commentId w16cid:paraId="67DA6894" w16cid:durableId="2267AE59"/>
  <w16cid:commentId w16cid:paraId="260BD908" w16cid:durableId="2267AFAA"/>
  <w16cid:commentId w16cid:paraId="67EF75C5" w16cid:durableId="2267B15D"/>
  <w16cid:commentId w16cid:paraId="01575587" w16cid:durableId="2267B1B8"/>
  <w16cid:commentId w16cid:paraId="00A059AE" w16cid:durableId="225E6DE9"/>
  <w16cid:commentId w16cid:paraId="755D9E2E" w16cid:durableId="225D1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34103" w14:textId="77777777" w:rsidR="007072CE" w:rsidRDefault="007072CE" w:rsidP="00930253">
      <w:r>
        <w:separator/>
      </w:r>
    </w:p>
  </w:endnote>
  <w:endnote w:type="continuationSeparator" w:id="0">
    <w:p w14:paraId="74C286BF" w14:textId="77777777" w:rsidR="007072CE" w:rsidRDefault="007072CE"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FCB680" w14:textId="77777777" w:rsidR="007072CE" w:rsidRDefault="007072CE" w:rsidP="00930253">
      <w:r>
        <w:separator/>
      </w:r>
    </w:p>
  </w:footnote>
  <w:footnote w:type="continuationSeparator" w:id="0">
    <w:p w14:paraId="41ECC95A" w14:textId="77777777" w:rsidR="007072CE" w:rsidRDefault="007072CE"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25AC"/>
    <w:rsid w:val="000434DC"/>
    <w:rsid w:val="0004441C"/>
    <w:rsid w:val="00052DDC"/>
    <w:rsid w:val="000603CE"/>
    <w:rsid w:val="00063A05"/>
    <w:rsid w:val="000652AF"/>
    <w:rsid w:val="000710A3"/>
    <w:rsid w:val="00074632"/>
    <w:rsid w:val="00074E0C"/>
    <w:rsid w:val="00075FD5"/>
    <w:rsid w:val="000C1E7C"/>
    <w:rsid w:val="000C593F"/>
    <w:rsid w:val="000E5A2B"/>
    <w:rsid w:val="000F2CB7"/>
    <w:rsid w:val="00105698"/>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3209"/>
    <w:rsid w:val="00181A41"/>
    <w:rsid w:val="001915A5"/>
    <w:rsid w:val="001C1DFC"/>
    <w:rsid w:val="001D563C"/>
    <w:rsid w:val="001D7E75"/>
    <w:rsid w:val="001E5F6E"/>
    <w:rsid w:val="001F7857"/>
    <w:rsid w:val="002236FB"/>
    <w:rsid w:val="00227A3E"/>
    <w:rsid w:val="00230F8A"/>
    <w:rsid w:val="00233FC7"/>
    <w:rsid w:val="002363E1"/>
    <w:rsid w:val="00237BEF"/>
    <w:rsid w:val="0027304B"/>
    <w:rsid w:val="002807A6"/>
    <w:rsid w:val="00282F5A"/>
    <w:rsid w:val="00284743"/>
    <w:rsid w:val="002867D9"/>
    <w:rsid w:val="00286FFC"/>
    <w:rsid w:val="00291398"/>
    <w:rsid w:val="00297946"/>
    <w:rsid w:val="002A1729"/>
    <w:rsid w:val="002A2521"/>
    <w:rsid w:val="002C3195"/>
    <w:rsid w:val="002C6E34"/>
    <w:rsid w:val="002D59BF"/>
    <w:rsid w:val="002D76AF"/>
    <w:rsid w:val="002E1415"/>
    <w:rsid w:val="002F335D"/>
    <w:rsid w:val="003012AC"/>
    <w:rsid w:val="00305607"/>
    <w:rsid w:val="00306627"/>
    <w:rsid w:val="00320E7B"/>
    <w:rsid w:val="00321DC5"/>
    <w:rsid w:val="00325778"/>
    <w:rsid w:val="003306F0"/>
    <w:rsid w:val="00332CA8"/>
    <w:rsid w:val="00343632"/>
    <w:rsid w:val="00345474"/>
    <w:rsid w:val="00345CB5"/>
    <w:rsid w:val="003476BF"/>
    <w:rsid w:val="003522E6"/>
    <w:rsid w:val="00352405"/>
    <w:rsid w:val="00362381"/>
    <w:rsid w:val="0036544F"/>
    <w:rsid w:val="00396E85"/>
    <w:rsid w:val="003A4641"/>
    <w:rsid w:val="003A5475"/>
    <w:rsid w:val="003B09A4"/>
    <w:rsid w:val="003B14BD"/>
    <w:rsid w:val="003C6660"/>
    <w:rsid w:val="003D37BC"/>
    <w:rsid w:val="003D6311"/>
    <w:rsid w:val="003E619F"/>
    <w:rsid w:val="00403D28"/>
    <w:rsid w:val="004144B8"/>
    <w:rsid w:val="00414CFC"/>
    <w:rsid w:val="00435560"/>
    <w:rsid w:val="004357CE"/>
    <w:rsid w:val="004525AD"/>
    <w:rsid w:val="004769D9"/>
    <w:rsid w:val="00481D8C"/>
    <w:rsid w:val="00485262"/>
    <w:rsid w:val="0049425E"/>
    <w:rsid w:val="00497AA2"/>
    <w:rsid w:val="004A23CC"/>
    <w:rsid w:val="004A6BAB"/>
    <w:rsid w:val="004B386D"/>
    <w:rsid w:val="004B6DF6"/>
    <w:rsid w:val="004C68CF"/>
    <w:rsid w:val="004C78C5"/>
    <w:rsid w:val="004D64EF"/>
    <w:rsid w:val="004D6E15"/>
    <w:rsid w:val="00511C1D"/>
    <w:rsid w:val="0051592C"/>
    <w:rsid w:val="0052131D"/>
    <w:rsid w:val="00526793"/>
    <w:rsid w:val="0053792A"/>
    <w:rsid w:val="00552947"/>
    <w:rsid w:val="005624A6"/>
    <w:rsid w:val="00565ACF"/>
    <w:rsid w:val="00570AA5"/>
    <w:rsid w:val="00582034"/>
    <w:rsid w:val="00586DF0"/>
    <w:rsid w:val="00591F30"/>
    <w:rsid w:val="00595508"/>
    <w:rsid w:val="005A0AC7"/>
    <w:rsid w:val="005B476B"/>
    <w:rsid w:val="005B694A"/>
    <w:rsid w:val="005C0A9A"/>
    <w:rsid w:val="005D6D5A"/>
    <w:rsid w:val="005D7B1F"/>
    <w:rsid w:val="005E012E"/>
    <w:rsid w:val="005E5895"/>
    <w:rsid w:val="005F5DCA"/>
    <w:rsid w:val="005F6476"/>
    <w:rsid w:val="00603C1A"/>
    <w:rsid w:val="00604106"/>
    <w:rsid w:val="0060554D"/>
    <w:rsid w:val="0061073E"/>
    <w:rsid w:val="006133DE"/>
    <w:rsid w:val="00617E1C"/>
    <w:rsid w:val="006306AE"/>
    <w:rsid w:val="00631F06"/>
    <w:rsid w:val="00633EEF"/>
    <w:rsid w:val="006423C7"/>
    <w:rsid w:val="006522EE"/>
    <w:rsid w:val="00677EEB"/>
    <w:rsid w:val="006A0D3C"/>
    <w:rsid w:val="006A70D0"/>
    <w:rsid w:val="006B65F2"/>
    <w:rsid w:val="006C0444"/>
    <w:rsid w:val="006C0EB8"/>
    <w:rsid w:val="006D3860"/>
    <w:rsid w:val="006D67BD"/>
    <w:rsid w:val="006E6702"/>
    <w:rsid w:val="006F42B6"/>
    <w:rsid w:val="006F70EA"/>
    <w:rsid w:val="007072CE"/>
    <w:rsid w:val="007078B4"/>
    <w:rsid w:val="00713B83"/>
    <w:rsid w:val="00717692"/>
    <w:rsid w:val="00735C46"/>
    <w:rsid w:val="007364F1"/>
    <w:rsid w:val="00757D6B"/>
    <w:rsid w:val="0076375E"/>
    <w:rsid w:val="00764145"/>
    <w:rsid w:val="00767FB7"/>
    <w:rsid w:val="007822D4"/>
    <w:rsid w:val="00794216"/>
    <w:rsid w:val="007A42CC"/>
    <w:rsid w:val="007A69F4"/>
    <w:rsid w:val="007B6811"/>
    <w:rsid w:val="007C3D1D"/>
    <w:rsid w:val="007D3C9C"/>
    <w:rsid w:val="007D3E12"/>
    <w:rsid w:val="007D6FE6"/>
    <w:rsid w:val="007D7627"/>
    <w:rsid w:val="007D7D05"/>
    <w:rsid w:val="007E2E69"/>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95680"/>
    <w:rsid w:val="008A098F"/>
    <w:rsid w:val="008A69FA"/>
    <w:rsid w:val="008C2EFF"/>
    <w:rsid w:val="008C3460"/>
    <w:rsid w:val="008D097F"/>
    <w:rsid w:val="008D7F9E"/>
    <w:rsid w:val="008E5543"/>
    <w:rsid w:val="008F5C83"/>
    <w:rsid w:val="00904537"/>
    <w:rsid w:val="00930253"/>
    <w:rsid w:val="0094548B"/>
    <w:rsid w:val="009636FA"/>
    <w:rsid w:val="0096514B"/>
    <w:rsid w:val="0096539F"/>
    <w:rsid w:val="00970A98"/>
    <w:rsid w:val="009776DA"/>
    <w:rsid w:val="00980663"/>
    <w:rsid w:val="00982B43"/>
    <w:rsid w:val="009A0618"/>
    <w:rsid w:val="009B00AF"/>
    <w:rsid w:val="009B3411"/>
    <w:rsid w:val="009B7EFA"/>
    <w:rsid w:val="009C279A"/>
    <w:rsid w:val="009D2251"/>
    <w:rsid w:val="009F0E5F"/>
    <w:rsid w:val="009F5254"/>
    <w:rsid w:val="00A15F7C"/>
    <w:rsid w:val="00A24826"/>
    <w:rsid w:val="00A32D90"/>
    <w:rsid w:val="00A37868"/>
    <w:rsid w:val="00A43324"/>
    <w:rsid w:val="00A44BF7"/>
    <w:rsid w:val="00A46DC1"/>
    <w:rsid w:val="00A5066D"/>
    <w:rsid w:val="00A51265"/>
    <w:rsid w:val="00A51A00"/>
    <w:rsid w:val="00A60872"/>
    <w:rsid w:val="00A7044C"/>
    <w:rsid w:val="00A720F4"/>
    <w:rsid w:val="00A82522"/>
    <w:rsid w:val="00A84958"/>
    <w:rsid w:val="00A85F44"/>
    <w:rsid w:val="00A93CE7"/>
    <w:rsid w:val="00A94B48"/>
    <w:rsid w:val="00AA4A3E"/>
    <w:rsid w:val="00AA5F5B"/>
    <w:rsid w:val="00AA60C2"/>
    <w:rsid w:val="00AB327B"/>
    <w:rsid w:val="00AB7429"/>
    <w:rsid w:val="00AD128D"/>
    <w:rsid w:val="00AD5C60"/>
    <w:rsid w:val="00AE3A87"/>
    <w:rsid w:val="00B0187B"/>
    <w:rsid w:val="00B11B9D"/>
    <w:rsid w:val="00B16285"/>
    <w:rsid w:val="00B17330"/>
    <w:rsid w:val="00B17B9A"/>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56791"/>
    <w:rsid w:val="00C63C4F"/>
    <w:rsid w:val="00C66CEF"/>
    <w:rsid w:val="00C723C8"/>
    <w:rsid w:val="00C74495"/>
    <w:rsid w:val="00C7571B"/>
    <w:rsid w:val="00C86629"/>
    <w:rsid w:val="00C901A9"/>
    <w:rsid w:val="00C90D86"/>
    <w:rsid w:val="00C948D9"/>
    <w:rsid w:val="00CA15B0"/>
    <w:rsid w:val="00CD354D"/>
    <w:rsid w:val="00CD59A7"/>
    <w:rsid w:val="00CE2F32"/>
    <w:rsid w:val="00CE4A9A"/>
    <w:rsid w:val="00CF53EA"/>
    <w:rsid w:val="00CF67D8"/>
    <w:rsid w:val="00D01A10"/>
    <w:rsid w:val="00D105F1"/>
    <w:rsid w:val="00D11B82"/>
    <w:rsid w:val="00D24F3C"/>
    <w:rsid w:val="00D4325C"/>
    <w:rsid w:val="00D72B44"/>
    <w:rsid w:val="00D81DF1"/>
    <w:rsid w:val="00D850BB"/>
    <w:rsid w:val="00D909B1"/>
    <w:rsid w:val="00D93560"/>
    <w:rsid w:val="00D97C5F"/>
    <w:rsid w:val="00DA120F"/>
    <w:rsid w:val="00DA79B9"/>
    <w:rsid w:val="00DB266D"/>
    <w:rsid w:val="00DC271F"/>
    <w:rsid w:val="00DD7D15"/>
    <w:rsid w:val="00DE393B"/>
    <w:rsid w:val="00DE6FD2"/>
    <w:rsid w:val="00E00AF1"/>
    <w:rsid w:val="00E01C34"/>
    <w:rsid w:val="00E033AB"/>
    <w:rsid w:val="00E148E1"/>
    <w:rsid w:val="00E3622E"/>
    <w:rsid w:val="00E410C7"/>
    <w:rsid w:val="00E4158D"/>
    <w:rsid w:val="00E4663D"/>
    <w:rsid w:val="00E608A2"/>
    <w:rsid w:val="00E657BE"/>
    <w:rsid w:val="00E66816"/>
    <w:rsid w:val="00E746DC"/>
    <w:rsid w:val="00E74E5A"/>
    <w:rsid w:val="00E756A2"/>
    <w:rsid w:val="00E80016"/>
    <w:rsid w:val="00E85C2C"/>
    <w:rsid w:val="00E913D4"/>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F6128"/>
    <w:rsid w:val="00F02E4A"/>
    <w:rsid w:val="00F10670"/>
    <w:rsid w:val="00F10C8D"/>
    <w:rsid w:val="00F2396E"/>
    <w:rsid w:val="00F246B2"/>
    <w:rsid w:val="00F44901"/>
    <w:rsid w:val="00F476AF"/>
    <w:rsid w:val="00F50126"/>
    <w:rsid w:val="00F56304"/>
    <w:rsid w:val="00F57A76"/>
    <w:rsid w:val="00F6629D"/>
    <w:rsid w:val="00F70B8D"/>
    <w:rsid w:val="00F75235"/>
    <w:rsid w:val="00F849E4"/>
    <w:rsid w:val="00F865E8"/>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4F518-7A3F-43F5-8D4D-78CF85593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04</TotalTime>
  <Pages>10</Pages>
  <Words>8606</Words>
  <Characters>49056</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79</cp:revision>
  <dcterms:created xsi:type="dcterms:W3CDTF">2020-03-20T19:58:00Z</dcterms:created>
  <dcterms:modified xsi:type="dcterms:W3CDTF">2020-05-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KQrDSO"/&gt;&lt;style id="http://www.zotero.org/styles/eneuro" hasBibliography="1" bibliographyStyleHasBeenSet="1"/&gt;&lt;prefs&gt;&lt;pref name="fieldType" value="Field"/&gt;&lt;/prefs&gt;&lt;/data&gt;</vt:lpwstr>
  </property>
</Properties>
</file>